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0E0A8EB1" w14:textId="77777777" w:rsidR="00197F90" w:rsidRDefault="00197F90" w:rsidP="00197F90">
      <w:pPr>
        <w:jc w:val="center"/>
        <w:rPr>
          <w:color w:val="000000" w:themeColor="text1"/>
          <w:sz w:val="24"/>
          <w:szCs w:val="24"/>
        </w:rPr>
      </w:pPr>
      <w:r>
        <w:rPr>
          <w:color w:val="000000" w:themeColor="text1"/>
          <w:sz w:val="24"/>
          <w:szCs w:val="24"/>
        </w:rPr>
        <w:t>Jessica M. Alexander and George A. Buzzell</w:t>
      </w:r>
    </w:p>
    <w:p w14:paraId="4610DBEA" w14:textId="77777777" w:rsidR="00197F90" w:rsidRDefault="00197F90" w:rsidP="00197F90">
      <w:pPr>
        <w:jc w:val="center"/>
        <w:rPr>
          <w:color w:val="000000" w:themeColor="text1"/>
          <w:sz w:val="24"/>
          <w:szCs w:val="24"/>
        </w:rPr>
      </w:pPr>
      <w:r>
        <w:rPr>
          <w:color w:val="000000" w:themeColor="text1"/>
          <w:sz w:val="24"/>
          <w:szCs w:val="24"/>
        </w:rPr>
        <w:t>Center for Children and Families, Florida International University</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71873623" w14:textId="77777777" w:rsidR="00197F90" w:rsidRDefault="00197F90" w:rsidP="00197F90">
      <w:pPr>
        <w:spacing w:line="480" w:lineRule="auto"/>
      </w:pPr>
      <w:r>
        <w:t xml:space="preserve">Jessica M. Alexander </w:t>
      </w:r>
      <w:r>
        <w:fldChar w:fldCharType="begin"/>
      </w:r>
      <w:r>
        <w:instrText xml:space="preserve"> INCLUDEPICTURE "https://i0.wp.com/info.orcid.org/wp-content/uploads/2020/12/orcid_16x16.gif?resize=16%2C16&amp;ssl=1" \* MERGEFORMATINET </w:instrText>
      </w:r>
      <w:r>
        <w:fldChar w:fldCharType="separate"/>
      </w:r>
      <w:r>
        <w:rPr>
          <w:noProof/>
        </w:rPr>
        <w:drawing>
          <wp:inline distT="0" distB="0" distL="0" distR="0" wp14:anchorId="7A5F576E" wp14:editId="36AA161D">
            <wp:extent cx="137160" cy="137160"/>
            <wp:effectExtent l="0" t="0" r="2540" b="254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160" cy="137160"/>
                    </a:xfrm>
                    <a:prstGeom prst="rect">
                      <a:avLst/>
                    </a:prstGeom>
                    <a:noFill/>
                    <a:ln>
                      <a:noFill/>
                    </a:ln>
                  </pic:spPr>
                </pic:pic>
              </a:graphicData>
            </a:graphic>
          </wp:inline>
        </w:drawing>
      </w:r>
      <w:r>
        <w:fldChar w:fldCharType="end"/>
      </w:r>
      <w:r w:rsidRPr="00854E2A">
        <w:t xml:space="preserve"> https://orcid.org/0000-0002-1551-1597</w:t>
      </w:r>
    </w:p>
    <w:p w14:paraId="6B34C683" w14:textId="77777777" w:rsidR="00197F90" w:rsidRDefault="00197F90" w:rsidP="00197F90">
      <w:pPr>
        <w:spacing w:line="480" w:lineRule="auto"/>
      </w:pPr>
      <w:r>
        <w:t xml:space="preserve">George A. Buzzell </w:t>
      </w:r>
      <w:r>
        <w:fldChar w:fldCharType="begin"/>
      </w:r>
      <w:r>
        <w:instrText xml:space="preserve"> INCLUDEPICTURE "https://i0.wp.com/info.orcid.org/wp-content/uploads/2020/12/orcid_16x16.gif?resize=16%2C16&amp;ssl=1" \* MERGEFORMATINET </w:instrText>
      </w:r>
      <w:r>
        <w:fldChar w:fldCharType="separate"/>
      </w:r>
      <w:r>
        <w:rPr>
          <w:noProof/>
        </w:rPr>
        <w:drawing>
          <wp:inline distT="0" distB="0" distL="0" distR="0" wp14:anchorId="361F39D1" wp14:editId="66F9D440">
            <wp:extent cx="137160" cy="137160"/>
            <wp:effectExtent l="0" t="0" r="2540" b="254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7160" cy="137160"/>
                    </a:xfrm>
                    <a:prstGeom prst="rect">
                      <a:avLst/>
                    </a:prstGeom>
                    <a:noFill/>
                    <a:ln>
                      <a:noFill/>
                    </a:ln>
                  </pic:spPr>
                </pic:pic>
              </a:graphicData>
            </a:graphic>
          </wp:inline>
        </w:drawing>
      </w:r>
      <w:r>
        <w:fldChar w:fldCharType="end"/>
      </w:r>
      <w:r>
        <w:t xml:space="preserve"> </w:t>
      </w:r>
      <w:r w:rsidRPr="00854E2A">
        <w:t>https://orcid.org/0000-0003-3324-3183</w:t>
      </w:r>
    </w:p>
    <w:p w14:paraId="62B07BB6" w14:textId="77777777" w:rsidR="00197F90" w:rsidRDefault="00197F90" w:rsidP="00197F90">
      <w:pPr>
        <w:spacing w:line="480" w:lineRule="auto"/>
        <w:rPr>
          <w:color w:val="000000" w:themeColor="text1"/>
        </w:rPr>
      </w:pPr>
      <w:r>
        <w:t>The authors report no conflicts of interest</w:t>
      </w:r>
      <w:r w:rsidRPr="005A4D3F">
        <w:t xml:space="preserve">. </w:t>
      </w:r>
      <w:r w:rsidRPr="00B833E7">
        <w:rPr>
          <w:color w:val="000000" w:themeColor="text1"/>
        </w:rPr>
        <w:t xml:space="preserve">This study’s design and its analysis were not pre-registered. Study stimuli are provided as supplementary information, and additionally available at </w:t>
      </w:r>
      <w:r w:rsidRPr="00854E2A">
        <w:t>https://github.com/NDCLab/readAloud-valence-dataset</w:t>
      </w:r>
      <w:r w:rsidRPr="00B833E7">
        <w:rPr>
          <w:color w:val="000000" w:themeColor="text1"/>
        </w:rPr>
        <w:t>. Data and analysis code have been made publicly available at</w:t>
      </w:r>
      <w:r>
        <w:rPr>
          <w:color w:val="000000" w:themeColor="text1"/>
        </w:rPr>
        <w:t xml:space="preserve"> </w:t>
      </w:r>
      <w:r>
        <w:t>https://osf.io/pn2hu/.</w:t>
      </w:r>
    </w:p>
    <w:p w14:paraId="2786D327" w14:textId="77777777" w:rsidR="00197F90" w:rsidRPr="005A4D3F" w:rsidRDefault="00197F90" w:rsidP="00197F90">
      <w:pPr>
        <w:spacing w:line="480" w:lineRule="auto"/>
      </w:pPr>
      <w:r>
        <w:rPr>
          <w:color w:val="000000" w:themeColor="text1"/>
        </w:rPr>
        <w:t>Correspondence concerning this article should be addressed to jessica.alexander@utexas.edu.</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21CD093" w:rsidR="00DF407C" w:rsidRDefault="00F40DFA" w:rsidP="004C72B4">
      <w:pPr>
        <w:spacing w:line="480" w:lineRule="auto"/>
        <w:rPr>
          <w:color w:val="000000" w:themeColor="text1"/>
        </w:rPr>
      </w:pPr>
      <w:r>
        <w:rPr>
          <w:color w:val="000000" w:themeColor="text1"/>
        </w:rPr>
        <w:t>A robust</w:t>
      </w:r>
      <w:r w:rsidR="00582887">
        <w:rPr>
          <w:color w:val="000000" w:themeColor="text1"/>
        </w:rPr>
        <w:t xml:space="preserve"> experimental</w:t>
      </w:r>
      <w:r>
        <w:rPr>
          <w:color w:val="000000" w:themeColor="text1"/>
        </w:rPr>
        <w:t xml:space="preserve"> literature has found that word frequency and lexical valence contribute to visual word processing</w:t>
      </w:r>
      <w:r w:rsidR="00234E8F">
        <w:rPr>
          <w:color w:val="000000" w:themeColor="text1"/>
        </w:rPr>
        <w:t xml:space="preserve"> </w:t>
      </w:r>
      <w:r w:rsidR="00CC62A7">
        <w:rPr>
          <w:color w:val="000000" w:themeColor="text1"/>
        </w:rPr>
        <w:t xml:space="preserve">at the level of the individual word. Extensions of this literature to simplified sentences have essentially corroborated single-word findings, albeit with </w:t>
      </w:r>
      <w:r w:rsidR="000E33E9">
        <w:rPr>
          <w:color w:val="000000" w:themeColor="text1"/>
        </w:rPr>
        <w:t>important</w:t>
      </w:r>
      <w:r w:rsidR="00CC62A7">
        <w:rPr>
          <w:color w:val="000000" w:themeColor="text1"/>
        </w:rPr>
        <w:t xml:space="preserve"> influences of the </w:t>
      </w:r>
      <w:r w:rsidR="00915973">
        <w:rPr>
          <w:color w:val="000000" w:themeColor="text1"/>
        </w:rPr>
        <w:t xml:space="preserve">unfolding </w:t>
      </w:r>
      <w:r w:rsidR="00CC62A7">
        <w:rPr>
          <w:color w:val="000000" w:themeColor="text1"/>
        </w:rPr>
        <w:t>discourse context</w:t>
      </w:r>
      <w:r w:rsidR="00915973">
        <w:rPr>
          <w:color w:val="000000" w:themeColor="text1"/>
        </w:rPr>
        <w:t>, which may</w:t>
      </w:r>
      <w:r w:rsidR="00CC62A7">
        <w:rPr>
          <w:color w:val="000000" w:themeColor="text1"/>
        </w:rPr>
        <w:t xml:space="preserve"> strengthen or attenuate single-word effect</w:t>
      </w:r>
      <w:r w:rsidR="00915973">
        <w:rPr>
          <w:color w:val="000000" w:themeColor="text1"/>
        </w:rPr>
        <w:t>s</w:t>
      </w:r>
      <w:r w:rsidR="00CC62A7">
        <w:rPr>
          <w:color w:val="000000" w:themeColor="text1"/>
        </w:rPr>
        <w:t>.</w:t>
      </w:r>
      <w:r w:rsidRPr="004C31F3">
        <w:rPr>
          <w:color w:val="000000" w:themeColor="text1"/>
        </w:rPr>
        <w:t xml:space="preserve"> </w:t>
      </w:r>
      <w:r w:rsidR="004C72B4">
        <w:rPr>
          <w:color w:val="000000" w:themeColor="text1"/>
        </w:rPr>
        <w:t>This</w:t>
      </w:r>
      <w:r w:rsidRPr="004C31F3">
        <w:rPr>
          <w:color w:val="000000" w:themeColor="text1"/>
        </w:rPr>
        <w:t xml:space="preserve"> study </w:t>
      </w:r>
      <w:r w:rsidR="00BF0034">
        <w:rPr>
          <w:color w:val="000000" w:themeColor="text1"/>
        </w:rPr>
        <w:t>sought</w:t>
      </w:r>
      <w:r w:rsidRPr="004C31F3">
        <w:rPr>
          <w:color w:val="000000" w:themeColor="text1"/>
        </w:rPr>
        <w:t xml:space="preserve"> to </w:t>
      </w:r>
      <w:r w:rsidR="004C72B4">
        <w:rPr>
          <w:color w:val="000000" w:themeColor="text1"/>
        </w:rPr>
        <w:t>extend</w:t>
      </w:r>
      <w:r w:rsidRPr="004C31F3">
        <w:rPr>
          <w:color w:val="000000" w:themeColor="text1"/>
        </w:rPr>
        <w:t xml:space="preserve"> current knowledge </w:t>
      </w:r>
      <w:r w:rsidR="00582887">
        <w:rPr>
          <w:color w:val="000000" w:themeColor="text1"/>
        </w:rPr>
        <w:t xml:space="preserve">one step further, beyond </w:t>
      </w:r>
      <w:r w:rsidR="00DB1614">
        <w:rPr>
          <w:color w:val="000000" w:themeColor="text1"/>
        </w:rPr>
        <w:t xml:space="preserve">standalone </w:t>
      </w:r>
      <w:r w:rsidR="00582887">
        <w:rPr>
          <w:color w:val="000000" w:themeColor="text1"/>
        </w:rPr>
        <w:t>sentences</w:t>
      </w:r>
      <w:r w:rsidR="00DB1614">
        <w:rPr>
          <w:color w:val="000000" w:themeColor="text1"/>
        </w:rPr>
        <w:t xml:space="preserve"> or sentence pairs</w:t>
      </w:r>
      <w:r w:rsidR="00582887">
        <w:rPr>
          <w:color w:val="000000" w:themeColor="text1"/>
        </w:rPr>
        <w:t>,</w:t>
      </w:r>
      <w:r w:rsidR="004C72B4">
        <w:rPr>
          <w:color w:val="000000" w:themeColor="text1"/>
        </w:rPr>
        <w:t xml:space="preserve"> by </w:t>
      </w:r>
      <w:r w:rsidR="00915973">
        <w:rPr>
          <w:color w:val="000000" w:themeColor="text1"/>
        </w:rPr>
        <w:t xml:space="preserve">investigating </w:t>
      </w:r>
      <w:r w:rsidR="00582887" w:rsidRPr="004C31F3">
        <w:rPr>
          <w:color w:val="000000" w:themeColor="text1"/>
        </w:rPr>
        <w:t xml:space="preserve">how word frequency and lexical valence, along with their interactions, influence </w:t>
      </w:r>
      <w:r w:rsidRPr="004C31F3">
        <w:rPr>
          <w:color w:val="000000" w:themeColor="text1"/>
        </w:rPr>
        <w:t xml:space="preserve">oral reading </w:t>
      </w:r>
      <w:r w:rsidR="0076660A">
        <w:rPr>
          <w:color w:val="000000" w:themeColor="text1"/>
        </w:rPr>
        <w:t xml:space="preserve">performance for </w:t>
      </w:r>
      <w:r w:rsidRPr="004C31F3">
        <w:rPr>
          <w:color w:val="000000" w:themeColor="text1"/>
        </w:rPr>
        <w:t>multi-sentence stimuli in a naturalistic context.</w:t>
      </w:r>
      <w:r w:rsidR="00582887">
        <w:rPr>
          <w:color w:val="000000" w:themeColor="text1"/>
        </w:rPr>
        <w:t xml:space="preserve"> Lexical features were averaged over short passages of text, which were presented to participants on-screen simultaneously, and performance was assessed as reading speed, in words per second. Overall, we find that the same patterns emerge for multi-sentence oral reading as in the prior literature: strong frequency effects that benefit higher frequency content, a positivity bias that increases reading speed for </w:t>
      </w:r>
      <w:r w:rsidR="000C6CBB">
        <w:rPr>
          <w:color w:val="000000" w:themeColor="text1"/>
        </w:rPr>
        <w:t xml:space="preserve">more </w:t>
      </w:r>
      <w:r w:rsidR="00582887">
        <w:rPr>
          <w:color w:val="000000" w:themeColor="text1"/>
        </w:rPr>
        <w:t>positive content, and an important interaction that disfavors</w:t>
      </w:r>
      <w:r w:rsidR="000C6CBB">
        <w:rPr>
          <w:color w:val="000000" w:themeColor="text1"/>
        </w:rPr>
        <w:t xml:space="preserve"> relatively more negative</w:t>
      </w:r>
      <w:r w:rsidR="00042BDC">
        <w:rPr>
          <w:color w:val="000000" w:themeColor="text1"/>
        </w:rPr>
        <w:t xml:space="preserve"> (less positive)</w:t>
      </w:r>
      <w:r w:rsidR="00845F1E">
        <w:rPr>
          <w:color w:val="000000" w:themeColor="text1"/>
        </w:rPr>
        <w:t>,</w:t>
      </w:r>
      <w:r w:rsidR="00582887">
        <w:rPr>
          <w:color w:val="000000" w:themeColor="text1"/>
        </w:rPr>
        <w:t xml:space="preserve"> high-frequency content. We discuss these findings in light of possible interpretations based on associative connectivity in the mental lexicon, as well as oculomotor dynamics during naturalistic reading. </w:t>
      </w:r>
      <w:r w:rsidR="00097791">
        <w:rPr>
          <w:color w:val="000000" w:themeColor="text1"/>
        </w:rPr>
        <w:t xml:space="preserve">Our data suggest that reading speed of multi-sentence texts is a viable </w:t>
      </w:r>
      <w:r w:rsidR="00920070">
        <w:rPr>
          <w:color w:val="000000" w:themeColor="text1"/>
        </w:rPr>
        <w:t>alternative, and one that offers enhanced ecological validity,</w:t>
      </w:r>
      <w:r w:rsidR="00097791">
        <w:rPr>
          <w:color w:val="000000" w:themeColor="text1"/>
        </w:rPr>
        <w:t xml:space="preserve"> for investigations of visual word processing</w:t>
      </w:r>
      <w:r w:rsidR="00920070">
        <w:rPr>
          <w:color w:val="000000" w:themeColor="text1"/>
        </w:rPr>
        <w:t xml:space="preserve"> dynamics</w:t>
      </w:r>
      <w:r w:rsidR="00097791">
        <w:rPr>
          <w:color w:val="000000" w:themeColor="text1"/>
        </w:rPr>
        <w: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794EAEEB" w14:textId="02B8D559" w:rsidR="00D920E2" w:rsidRPr="00920B50" w:rsidRDefault="00000000" w:rsidP="00D920E2">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w:t>
      </w:r>
      <w:r w:rsidR="00D54CB4">
        <w:rPr>
          <w:color w:val="000000" w:themeColor="text1"/>
        </w:rPr>
        <w:t>much</w:t>
      </w:r>
      <w:r w:rsidRPr="004C31F3">
        <w:rPr>
          <w:color w:val="000000" w:themeColor="text1"/>
        </w:rPr>
        <w:t xml:space="preserve">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 xml:space="preserve">In the current study, we sought to close this gap in the literature by examining the influence of word frequency and lexical valence on reading speed within the context of naturalistic, passage-length stimuli. Manipulating the emotional valence of passages </w:t>
      </w:r>
      <w:r w:rsidR="00042BDC">
        <w:rPr>
          <w:color w:val="000000" w:themeColor="text1"/>
          <w:highlight w:val="white"/>
        </w:rPr>
        <w:t xml:space="preserve">also </w:t>
      </w:r>
      <w:r w:rsidRPr="004C31F3">
        <w:rPr>
          <w:color w:val="000000" w:themeColor="text1"/>
          <w:highlight w:val="white"/>
        </w:rPr>
        <w:t>allowed us to probe the impact of higher-level context processing within an ecologically-valid setting.</w:t>
      </w:r>
      <w:r w:rsidR="003126F7">
        <w:rPr>
          <w:color w:val="000000" w:themeColor="text1"/>
          <w:highlight w:val="white"/>
        </w:rPr>
        <w:t xml:space="preserve"> </w:t>
      </w:r>
      <w:r w:rsidR="00D920E2">
        <w:rPr>
          <w:color w:val="000000" w:themeColor="text1"/>
          <w:highlight w:val="white"/>
        </w:rPr>
        <w:t>Below, we first review prior work at the level of individual words</w:t>
      </w:r>
      <w:r w:rsidR="00C472B8">
        <w:rPr>
          <w:color w:val="000000" w:themeColor="text1"/>
          <w:highlight w:val="white"/>
        </w:rPr>
        <w:t xml:space="preserve"> and </w:t>
      </w:r>
      <w:r w:rsidR="009C2A8F">
        <w:rPr>
          <w:color w:val="000000" w:themeColor="text1"/>
          <w:highlight w:val="white"/>
        </w:rPr>
        <w:t>simplified</w:t>
      </w:r>
      <w:r w:rsidR="00C472B8">
        <w:rPr>
          <w:color w:val="000000" w:themeColor="text1"/>
          <w:highlight w:val="white"/>
        </w:rPr>
        <w:t xml:space="preserve"> </w:t>
      </w:r>
      <w:r w:rsidR="00D920E2">
        <w:rPr>
          <w:color w:val="000000" w:themeColor="text1"/>
          <w:highlight w:val="white"/>
        </w:rPr>
        <w:t xml:space="preserve">sentences </w:t>
      </w:r>
      <w:r w:rsidR="00C472B8">
        <w:rPr>
          <w:color w:val="000000" w:themeColor="text1"/>
          <w:highlight w:val="white"/>
        </w:rPr>
        <w:t xml:space="preserve">in order </w:t>
      </w:r>
      <w:r w:rsidR="00D920E2">
        <w:rPr>
          <w:color w:val="000000" w:themeColor="text1"/>
          <w:highlight w:val="white"/>
        </w:rPr>
        <w:t xml:space="preserve">to motivate our hypotheses regarding how </w:t>
      </w:r>
      <w:r w:rsidR="00C472B8">
        <w:rPr>
          <w:color w:val="000000" w:themeColor="text1"/>
          <w:highlight w:val="white"/>
        </w:rPr>
        <w:t xml:space="preserve">lexical </w:t>
      </w:r>
      <w:r w:rsidR="00D920E2">
        <w:rPr>
          <w:color w:val="000000" w:themeColor="text1"/>
          <w:highlight w:val="white"/>
        </w:rPr>
        <w:t>features and discourse-level constraints impact reading of passage-length stimuli.</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 xml:space="preserve">(Hulme et al., 1991; Stuart &amp; </w:t>
      </w:r>
      <w:r w:rsidR="001963D2" w:rsidRPr="004C31F3">
        <w:rPr>
          <w:color w:val="000000" w:themeColor="text1"/>
        </w:rPr>
        <w:lastRenderedPageBreak/>
        <w:t>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644246">
        <w:rPr>
          <w:color w:val="000000" w:themeColor="text1"/>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1D0D25">
        <w:rPr>
          <w:color w:val="000000" w:themeColor="text1"/>
        </w:rPr>
        <w:t xml:space="preserve">This view is supported by pupillometry studies showing lower peak dilations for high-frequency words during lexical decision </w:t>
      </w:r>
      <w:r w:rsidR="000975C8" w:rsidRPr="001D0D25">
        <w:rPr>
          <w:color w:val="000000" w:themeColor="text1"/>
        </w:rPr>
        <w:fldChar w:fldCharType="begin"/>
      </w:r>
      <w:r w:rsidR="001963D2" w:rsidRPr="001D0D25">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1D0D25">
        <w:rPr>
          <w:color w:val="000000" w:themeColor="text1"/>
        </w:rPr>
        <w:fldChar w:fldCharType="separate"/>
      </w:r>
      <w:r w:rsidR="001963D2" w:rsidRPr="001D0D25">
        <w:rPr>
          <w:color w:val="000000" w:themeColor="text1"/>
        </w:rPr>
        <w:t>(Haro et al., 2017; Kuchinke et al., 2007)</w:t>
      </w:r>
      <w:r w:rsidR="000975C8" w:rsidRPr="001D0D25">
        <w:rPr>
          <w:color w:val="000000" w:themeColor="text1"/>
        </w:rPr>
        <w:fldChar w:fldCharType="end"/>
      </w:r>
      <w:r w:rsidRPr="001D0D25">
        <w:rPr>
          <w:color w:val="000000" w:themeColor="text1"/>
        </w:rPr>
        <w:t xml:space="preserve">, as well as in eye-tracking, where high-frequency words demonstrate shorter fixation durations </w:t>
      </w:r>
      <w:r w:rsidR="000975C8" w:rsidRPr="001D0D25">
        <w:rPr>
          <w:color w:val="000000" w:themeColor="text1"/>
        </w:rPr>
        <w:fldChar w:fldCharType="begin"/>
      </w:r>
      <w:r w:rsidR="00F14489" w:rsidRPr="001D0D25">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1D0D25">
        <w:rPr>
          <w:color w:val="000000" w:themeColor="text1"/>
        </w:rPr>
        <w:fldChar w:fldCharType="separate"/>
      </w:r>
      <w:r w:rsidR="00E06EED" w:rsidRPr="001D0D25">
        <w:rPr>
          <w:color w:val="000000" w:themeColor="text1"/>
        </w:rPr>
        <w:t>(Kliegl et al., 2004; Scott et al., 2012)</w:t>
      </w:r>
      <w:r w:rsidR="000975C8" w:rsidRPr="001D0D25">
        <w:rPr>
          <w:color w:val="000000" w:themeColor="text1"/>
        </w:rPr>
        <w:fldChar w:fldCharType="end"/>
      </w:r>
      <w:r w:rsidRPr="001D0D25">
        <w:rPr>
          <w:color w:val="000000" w:themeColor="text1"/>
        </w:rPr>
        <w:t>, indicating that readers process high-frequency words more rapidly.</w:t>
      </w:r>
      <w:r w:rsidRPr="004C31F3">
        <w:rPr>
          <w:color w:val="000000" w:themeColor="text1"/>
        </w:rPr>
        <w:t xml:space="preserve"> </w:t>
      </w:r>
    </w:p>
    <w:p w14:paraId="36F20A28" w14:textId="69A9FBB6"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w:t>
      </w:r>
      <w:r w:rsidRPr="001D0D25">
        <w:rPr>
          <w:color w:val="000000" w:themeColor="text1"/>
        </w:rPr>
        <w:t xml:space="preserve">In electrophysiology, the N400 </w:t>
      </w:r>
      <w:r w:rsidR="00027F18" w:rsidRPr="001D0D25">
        <w:rPr>
          <w:color w:val="000000" w:themeColor="text1"/>
        </w:rPr>
        <w:t>event</w:t>
      </w:r>
      <w:r w:rsidR="00D7133C">
        <w:rPr>
          <w:color w:val="000000" w:themeColor="text1"/>
        </w:rPr>
        <w:t>-</w:t>
      </w:r>
      <w:r w:rsidR="00027F18" w:rsidRPr="001D0D25">
        <w:rPr>
          <w:color w:val="000000" w:themeColor="text1"/>
        </w:rPr>
        <w:t>related potential (</w:t>
      </w:r>
      <w:r w:rsidRPr="001D0D25">
        <w:rPr>
          <w:color w:val="000000" w:themeColor="text1"/>
        </w:rPr>
        <w:t>ERP</w:t>
      </w:r>
      <w:r w:rsidR="00027F18" w:rsidRPr="001D0D25">
        <w:rPr>
          <w:color w:val="000000" w:themeColor="text1"/>
        </w:rPr>
        <w:t>)</w:t>
      </w:r>
      <w:r w:rsidRPr="001D0D25">
        <w:rPr>
          <w:color w:val="000000" w:themeColor="text1"/>
        </w:rPr>
        <w:t xml:space="preserve">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1D0D25">
        <w:rPr>
          <w:color w:val="000000" w:themeColor="text1"/>
        </w:rPr>
        <w:fldChar w:fldCharType="begin"/>
      </w:r>
      <w:r w:rsidR="00F14489" w:rsidRPr="001D0D25">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1D0D25">
        <w:rPr>
          <w:color w:val="000000" w:themeColor="text1"/>
        </w:rPr>
        <w:fldChar w:fldCharType="separate"/>
      </w:r>
      <w:r w:rsidR="001963D2" w:rsidRPr="001D0D25">
        <w:rPr>
          <w:color w:val="000000" w:themeColor="text1"/>
        </w:rPr>
        <w:t>(Barber et al., 2004; Fischer-Baum et al., 2014; Rugg, 1990)</w:t>
      </w:r>
      <w:r w:rsidR="001963D2" w:rsidRPr="001D0D25">
        <w:rPr>
          <w:color w:val="000000" w:themeColor="text1"/>
        </w:rPr>
        <w:fldChar w:fldCharType="end"/>
      </w:r>
      <w:r w:rsidRPr="001D0D25">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1D0D25">
        <w:rPr>
          <w:color w:val="000000" w:themeColor="text1"/>
        </w:rPr>
        <w:fldChar w:fldCharType="begin"/>
      </w:r>
      <w:r w:rsidR="00292363" w:rsidRPr="001D0D25">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Payne &amp; Federmeier, 2019; Van Petten &amp; Kutas, 1990, 1991</w:t>
      </w:r>
      <w:r w:rsidR="001963D2" w:rsidRPr="001D0D25">
        <w:rPr>
          <w:color w:val="000000" w:themeColor="text1"/>
        </w:rPr>
        <w:fldChar w:fldCharType="end"/>
      </w:r>
      <w:r w:rsidR="00E06EED" w:rsidRPr="001D0D25">
        <w:rPr>
          <w:color w:val="000000" w:themeColor="text1"/>
        </w:rPr>
        <w:t xml:space="preserve">; </w:t>
      </w:r>
      <w:r w:rsidRPr="001D0D25">
        <w:rPr>
          <w:color w:val="000000" w:themeColor="text1"/>
        </w:rPr>
        <w:t xml:space="preserve">closed-class words: </w:t>
      </w:r>
      <w:r w:rsidR="001963D2" w:rsidRPr="001D0D25">
        <w:rPr>
          <w:color w:val="000000" w:themeColor="text1"/>
        </w:rPr>
        <w:fldChar w:fldCharType="begin"/>
      </w:r>
      <w:r w:rsidR="00292363" w:rsidRPr="001D0D25">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Van Petten &amp; Kutas, 1991</w:t>
      </w:r>
      <w:r w:rsidR="001963D2" w:rsidRPr="001D0D25">
        <w:rPr>
          <w:color w:val="000000" w:themeColor="text1"/>
        </w:rPr>
        <w:fldChar w:fldCharType="end"/>
      </w:r>
      <w:r w:rsidR="00E06EED" w:rsidRPr="001D0D25">
        <w:rPr>
          <w:color w:val="000000" w:themeColor="text1"/>
        </w:rPr>
        <w:t>).</w:t>
      </w:r>
    </w:p>
    <w:p w14:paraId="039B7A01" w14:textId="5A3557BB" w:rsidR="00DF407C" w:rsidRPr="002E74ED" w:rsidRDefault="00000000" w:rsidP="001F105D">
      <w:pPr>
        <w:spacing w:line="480" w:lineRule="auto"/>
        <w:ind w:firstLine="360"/>
        <w:rPr>
          <w:color w:val="000000" w:themeColor="text1"/>
        </w:rPr>
      </w:pPr>
      <w:r w:rsidRPr="001C75DC">
        <w:rPr>
          <w:color w:val="000000" w:themeColor="text1"/>
        </w:rPr>
        <w:t>Across a variety of</w:t>
      </w:r>
      <w:r w:rsidRPr="002E74ED">
        <w:rPr>
          <w:color w:val="000000" w:themeColor="text1"/>
        </w:rPr>
        <w:t xml:space="preserve">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w:t>
      </w:r>
      <w:r w:rsidR="00572DF6" w:rsidRPr="002E74ED">
        <w:rPr>
          <w:color w:val="000000" w:themeColor="text1"/>
        </w:rPr>
        <w:t xml:space="preserve"> impacts </w:t>
      </w:r>
      <w:r w:rsidR="00BD161E">
        <w:rPr>
          <w:color w:val="000000" w:themeColor="text1"/>
        </w:rPr>
        <w:t>visual word processing</w:t>
      </w:r>
      <w:r w:rsidR="006C072A">
        <w:rPr>
          <w:color w:val="000000" w:themeColor="text1"/>
        </w:rPr>
        <w:t xml:space="preserve"> </w:t>
      </w:r>
      <w:r w:rsidR="006C072A">
        <w:rPr>
          <w:color w:val="000000" w:themeColor="text1"/>
        </w:rPr>
        <w:fldChar w:fldCharType="begin"/>
      </w:r>
      <w:r w:rsidR="00DE2466">
        <w:rPr>
          <w:color w:val="000000" w:themeColor="text1"/>
        </w:rPr>
        <w:instrText xml:space="preserve"> ADDIN ZOTERO_ITEM CSL_CITATION {"citationID":"aqsfcbt2tk","properties":{"formattedCitation":"(Barriga-Paulino et al., 2022; Estes &amp; Adelman, 2008; Estes &amp; Verges, 2008; Herbert et al., 2008, 2009; Keuper et al., 2013; Kuperman et al., 2014; Larsen et al., 2008)","plainCitation":"(Barriga-Paulino et al., 2022; Estes &amp; Adelman, 2008; Estes &amp; Verges, 2008; Herbert et al., 2008, 2009; Keuper et al., 2013; Kuperman et al., 2014; Larsen et al., 2008)","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4071,"uris":["http://zotero.org/groups/2934532/items/FL5IWRC3"],"itemData":{"id":4071,"type":"article-journal","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6C072A">
        <w:rPr>
          <w:color w:val="000000" w:themeColor="text1"/>
        </w:rPr>
        <w:fldChar w:fldCharType="separate"/>
      </w:r>
      <w:r w:rsidR="00DE2466" w:rsidRPr="00DE2466">
        <w:rPr>
          <w:color w:val="000000"/>
        </w:rPr>
        <w:t>(Barriga-Paulino et al., 2022; Estes &amp; Adelman, 2008; Estes &amp; Verges, 2008; Herbert et al., 2008, 2009; Keuper et al., 2013; Kuperman et al., 2014; Larsen et al., 2008)</w:t>
      </w:r>
      <w:r w:rsidR="006C072A">
        <w:rPr>
          <w:color w:val="000000" w:themeColor="text1"/>
        </w:rPr>
        <w:fldChar w:fldCharType="end"/>
      </w:r>
      <w:r w:rsidR="006C072A">
        <w:rPr>
          <w:color w:val="000000" w:themeColor="text1"/>
        </w:rPr>
        <w:t>.</w:t>
      </w:r>
      <w:r w:rsidRPr="002E74ED">
        <w:rPr>
          <w:color w:val="000000" w:themeColor="text1"/>
        </w:rPr>
        <w:t xml:space="preserve"> </w:t>
      </w:r>
      <w:r w:rsidR="008356D3" w:rsidRPr="002E74ED">
        <w:rPr>
          <w:color w:val="000000" w:themeColor="text1"/>
        </w:rPr>
        <w:t>Moreover,</w:t>
      </w:r>
      <w:r w:rsidR="002E74ED" w:rsidRPr="00644246">
        <w:rPr>
          <w:color w:val="000000" w:themeColor="text1"/>
        </w:rPr>
        <w:t xml:space="preserve"> prior work </w:t>
      </w:r>
      <w:r w:rsidR="006C072A">
        <w:rPr>
          <w:color w:val="000000" w:themeColor="text1"/>
        </w:rPr>
        <w:t xml:space="preserve">in both lexical decision response times and single fixation duration in eye-tracking </w:t>
      </w:r>
      <w:r w:rsidR="002E74ED" w:rsidRPr="00644246">
        <w:rPr>
          <w:color w:val="000000" w:themeColor="text1"/>
        </w:rPr>
        <w:t xml:space="preserve">has demonstrated an </w:t>
      </w:r>
      <w:r w:rsidR="002E74ED" w:rsidRPr="00644246">
        <w:rPr>
          <w:color w:val="000000" w:themeColor="text1"/>
        </w:rPr>
        <w:lastRenderedPageBreak/>
        <w:t xml:space="preserve">interaction between word frequency and emotional valence that selectively disfavors </w:t>
      </w:r>
      <w:r w:rsidR="00870E2F">
        <w:rPr>
          <w:color w:val="000000" w:themeColor="text1"/>
        </w:rPr>
        <w:t xml:space="preserve">words that are both high-frequency and </w:t>
      </w:r>
      <w:r w:rsidR="002E74ED" w:rsidRPr="00644246">
        <w:rPr>
          <w:color w:val="000000" w:themeColor="text1"/>
        </w:rPr>
        <w:t xml:space="preserve">relatively more negative </w:t>
      </w:r>
      <w:r w:rsidR="002E74ED" w:rsidRPr="00644246">
        <w:rPr>
          <w:color w:val="000000" w:themeColor="text1"/>
        </w:rPr>
        <w:fldChar w:fldCharType="begin"/>
      </w:r>
      <w:r w:rsidR="002E74ED" w:rsidRPr="00644246">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E74ED" w:rsidRPr="00644246">
        <w:rPr>
          <w:color w:val="000000" w:themeColor="text1"/>
        </w:rPr>
        <w:fldChar w:fldCharType="separate"/>
      </w:r>
      <w:r w:rsidR="002E74ED" w:rsidRPr="00644246">
        <w:rPr>
          <w:color w:val="000000" w:themeColor="text1"/>
        </w:rPr>
        <w:t>(Kuchinke et al., 2007; Méndez-Bértolo et al., 2011; Scott et al., 2009, 2012, 2014)</w:t>
      </w:r>
      <w:r w:rsidR="002E74ED" w:rsidRPr="00644246">
        <w:rPr>
          <w:color w:val="000000" w:themeColor="text1"/>
        </w:rPr>
        <w:fldChar w:fldCharType="end"/>
      </w:r>
      <w:r w:rsidR="002E74ED">
        <w:rPr>
          <w:color w:val="000000" w:themeColor="text1"/>
        </w:rPr>
        <w:t xml:space="preserve">. </w:t>
      </w:r>
    </w:p>
    <w:p w14:paraId="791C00D4" w14:textId="562B3D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w:t>
      </w:r>
      <w:r w:rsidRPr="00B717BB">
        <w:rPr>
          <w:color w:val="000000" w:themeColor="text1"/>
        </w:rPr>
        <w:t xml:space="preserve">However, the onset of the N400 has been found to shift by more than 100 milliseconds in natural reading compared to RSVP designs </w:t>
      </w:r>
      <w:r w:rsidR="005F6695" w:rsidRPr="00B717BB">
        <w:rPr>
          <w:color w:val="000000" w:themeColor="text1"/>
        </w:rPr>
        <w:fldChar w:fldCharType="begin"/>
      </w:r>
      <w:r w:rsidR="00E06EED" w:rsidRPr="00B717BB">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Kliegl et al., 201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B717BB">
        <w:rPr>
          <w:color w:val="000000" w:themeColor="text1"/>
        </w:rPr>
        <w:fldChar w:fldCharType="begin"/>
      </w:r>
      <w:r w:rsidR="00E06EED" w:rsidRPr="00B717BB">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Li et al., 202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uch N400 effects for parafoveal viewing are not duplicated when target words are subsequently processed foveally </w:t>
      </w:r>
      <w:r w:rsidR="005F6695" w:rsidRPr="00B717BB">
        <w:rPr>
          <w:color w:val="000000" w:themeColor="text1"/>
        </w:rPr>
        <w:fldChar w:fldCharType="begin"/>
      </w:r>
      <w:r w:rsidR="00E06EED" w:rsidRPr="00B717BB">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Payne et al., 2019)</w:t>
      </w:r>
      <w:r w:rsidR="005F6695" w:rsidRPr="00B717BB">
        <w:rPr>
          <w:color w:val="000000" w:themeColor="text1"/>
        </w:rPr>
        <w:fldChar w:fldCharType="end"/>
      </w:r>
      <w:r w:rsidRPr="00B717BB">
        <w:rPr>
          <w:color w:val="000000" w:themeColor="text1"/>
        </w:rPr>
        <w:t>. These modulations of N400 amplitudes imply that word form processing involves, at least in part, a fast process that can be completed in the parafovea</w:t>
      </w:r>
      <w:r w:rsidRPr="004C31F3">
        <w:rPr>
          <w:color w:val="000000" w:themeColor="text1"/>
        </w:rPr>
        <w:t>.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 xml:space="preserve">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w:t>
      </w:r>
      <w:r w:rsidRPr="004C31F3">
        <w:rPr>
          <w:color w:val="000000" w:themeColor="text1"/>
        </w:rPr>
        <w:lastRenderedPageBreak/>
        <w:t>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1F532383" w:rsidR="00DF407C" w:rsidRPr="004C31F3" w:rsidRDefault="00000000" w:rsidP="00F616EB">
      <w:pPr>
        <w:spacing w:line="480" w:lineRule="auto"/>
        <w:ind w:firstLine="360"/>
        <w:rPr>
          <w:color w:val="000000" w:themeColor="text1"/>
        </w:rPr>
      </w:pPr>
      <w:r w:rsidRPr="004C31F3">
        <w:rPr>
          <w:color w:val="000000" w:themeColor="text1"/>
        </w:rPr>
        <w:t>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w:t>
      </w:r>
      <w:r w:rsidR="001C4D40">
        <w:rPr>
          <w:color w:val="000000" w:themeColor="text1"/>
        </w:rPr>
        <w:t xml:space="preserve"> </w:t>
      </w:r>
      <w:r w:rsidR="00197AD9">
        <w:rPr>
          <w:color w:val="000000" w:themeColor="text1"/>
        </w:rPr>
        <w:t xml:space="preserve">that emotional evaluation of multi-sentence content is, to some degree, “the sum of its parts,” demonstrating </w:t>
      </w:r>
      <w:r w:rsidR="001C4D40">
        <w:rPr>
          <w:color w:val="000000" w:themeColor="text1"/>
        </w:rPr>
        <w:t xml:space="preserve">a linear relation between </w:t>
      </w:r>
      <w:r w:rsidRPr="004C31F3">
        <w:rPr>
          <w:color w:val="000000" w:themeColor="text1"/>
        </w:rPr>
        <w:t>subjective evaluation of the</w:t>
      </w:r>
      <w:r w:rsidR="00B22498">
        <w:rPr>
          <w:color w:val="000000" w:themeColor="text1"/>
        </w:rPr>
        <w:t xml:space="preserve"> overall</w:t>
      </w:r>
      <w:r w:rsidRPr="004C31F3">
        <w:rPr>
          <w:color w:val="000000" w:themeColor="text1"/>
        </w:rPr>
        <w:t xml:space="preserve"> emotional tone of a passage</w:t>
      </w:r>
      <w:r w:rsidR="001C4D40">
        <w:rPr>
          <w:color w:val="000000" w:themeColor="text1"/>
        </w:rPr>
        <w:t xml:space="preserve"> </w:t>
      </w:r>
      <w:r w:rsidRPr="004C31F3">
        <w:rPr>
          <w:color w:val="000000" w:themeColor="text1"/>
        </w:rPr>
        <w:t xml:space="preserve">and the </w:t>
      </w:r>
      <w:r w:rsidR="00B22498">
        <w:rPr>
          <w:color w:val="000000" w:themeColor="text1"/>
        </w:rPr>
        <w:t xml:space="preserve">simple mathematical </w:t>
      </w:r>
      <w:r w:rsidRPr="004C31F3">
        <w:rPr>
          <w:color w:val="000000" w:themeColor="text1"/>
        </w:rPr>
        <w:t xml:space="preserve">averaging of </w:t>
      </w:r>
      <w:r w:rsidR="00B22498">
        <w:rPr>
          <w:color w:val="000000" w:themeColor="text1"/>
        </w:rPr>
        <w:t xml:space="preserve">the </w:t>
      </w:r>
      <w:r w:rsidRPr="004C31F3">
        <w:rPr>
          <w:color w:val="000000" w:themeColor="text1"/>
        </w:rPr>
        <w:t>lexical valence</w:t>
      </w:r>
      <w:r w:rsidR="001C4D40">
        <w:rPr>
          <w:color w:val="000000" w:themeColor="text1"/>
        </w:rPr>
        <w:t xml:space="preserve"> </w:t>
      </w:r>
      <w:r w:rsidR="00B22498">
        <w:rPr>
          <w:color w:val="000000" w:themeColor="text1"/>
        </w:rPr>
        <w:t>of its</w:t>
      </w:r>
      <w:r w:rsidR="001C4D40">
        <w:rPr>
          <w:color w:val="000000" w:themeColor="text1"/>
        </w:rPr>
        <w:t xml:space="preserve"> content words</w:t>
      </w:r>
      <w:r w:rsidR="00D435F2">
        <w:rPr>
          <w:color w:val="000000" w:themeColor="text1"/>
        </w:rPr>
        <w:t xml:space="preserve"> </w:t>
      </w:r>
      <w:r w:rsidR="00D435F2">
        <w:rPr>
          <w:color w:val="000000" w:themeColor="text1"/>
        </w:rPr>
        <w:fldChar w:fldCharType="begin"/>
      </w:r>
      <w:r w:rsidR="00DE2466">
        <w:rPr>
          <w:color w:val="000000" w:themeColor="text1"/>
        </w:rPr>
        <w:instrText xml:space="preserve"> ADDIN ZOTERO_ITEM CSL_CITATION {"citationID":"a251sv67e91","properties":{"formattedCitation":"(Bestgen, 1994; Hsu et al., 2015)","plainCitation":"(Bestgen, 1994; Hsu et al., 2015)","noteIndex":0},"citationItems":[{"id":4825,"uris":["http://zotero.org/users/7928190/items/IFH2XSYD"],"itemData":{"id":4825,"type":"article-journal","container-title":"Cognition &amp; Emotion","DOI":"10.1080/02699939408408926","ISSN":"0269-9931, 1464-0600","issue":"1","journalAbbreviation":"Cognition &amp; Emotion","language":"en","page":"21-36","source":"DOI.org (Crossref)","title":"Can emotional valence in stories be determined from words?","volume":"8","author":[{"family":"Bestgen","given":"Yves"}],"issued":{"date-parts":[["1994",1]]}}},{"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Bestgen, 1994; Hsu et al., 2015)</w:t>
      </w:r>
      <w:r w:rsidR="00D435F2">
        <w:rPr>
          <w:color w:val="000000" w:themeColor="text1"/>
        </w:rPr>
        <w:fldChar w:fldCharType="end"/>
      </w:r>
      <w:r w:rsidR="001C4D40">
        <w:rPr>
          <w:color w:val="000000" w:themeColor="text1"/>
        </w:rPr>
        <w:t xml:space="preserve">. </w:t>
      </w:r>
      <w:r w:rsidR="00D54CB4">
        <w:rPr>
          <w:color w:val="000000" w:themeColor="text1"/>
        </w:rPr>
        <w:t>U</w:t>
      </w:r>
      <w:r w:rsidR="001C4D40">
        <w:rPr>
          <w:color w:val="000000" w:themeColor="text1"/>
        </w:rPr>
        <w:t xml:space="preserve">sing four-sentence snippets of Harry Potter texts, presented in an fMRI scanner and displayed consecutively, </w:t>
      </w:r>
      <w:r w:rsidR="00D435F2">
        <w:rPr>
          <w:color w:val="000000" w:themeColor="text1"/>
        </w:rPr>
        <w:fldChar w:fldCharType="begin"/>
      </w:r>
      <w:r w:rsidR="00DE2466">
        <w:rPr>
          <w:color w:val="000000" w:themeColor="text1"/>
        </w:rPr>
        <w:instrText xml:space="preserve"> ADDIN ZOTERO_ITEM CSL_CITATION {"citationID":"1osqS2eY","properties":{"custom":"Hsu et al. (2015)","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Hsu et al. (2015)</w:t>
      </w:r>
      <w:r w:rsidR="00D435F2">
        <w:rPr>
          <w:color w:val="000000" w:themeColor="text1"/>
        </w:rPr>
        <w:fldChar w:fldCharType="end"/>
      </w:r>
      <w:r w:rsidR="00D435F2">
        <w:rPr>
          <w:color w:val="000000" w:themeColor="text1"/>
        </w:rPr>
        <w:t xml:space="preserve"> </w:t>
      </w:r>
      <w:r w:rsidR="000942F7">
        <w:rPr>
          <w:color w:val="000000" w:themeColor="text1"/>
        </w:rPr>
        <w:t>further</w:t>
      </w:r>
      <w:r w:rsidR="00D54CB4">
        <w:rPr>
          <w:color w:val="000000" w:themeColor="text1"/>
        </w:rPr>
        <w:t xml:space="preserve"> </w:t>
      </w:r>
      <w:r w:rsidR="001C4D40">
        <w:rPr>
          <w:color w:val="000000" w:themeColor="text1"/>
        </w:rPr>
        <w:t xml:space="preserve">found that </w:t>
      </w:r>
      <w:r w:rsidR="00692514">
        <w:rPr>
          <w:color w:val="000000" w:themeColor="text1"/>
        </w:rPr>
        <w:t xml:space="preserve">subjective </w:t>
      </w:r>
      <w:r w:rsidR="00566D58">
        <w:rPr>
          <w:color w:val="000000" w:themeColor="text1"/>
        </w:rPr>
        <w:t xml:space="preserve">ratings of </w:t>
      </w:r>
      <w:r w:rsidR="001C4D40">
        <w:rPr>
          <w:color w:val="000000" w:themeColor="text1"/>
        </w:rPr>
        <w:t xml:space="preserve">passage-level emotional </w:t>
      </w:r>
      <w:r w:rsidR="00566D58">
        <w:rPr>
          <w:color w:val="000000" w:themeColor="text1"/>
        </w:rPr>
        <w:t>tone</w:t>
      </w:r>
      <w:r w:rsidR="001C4D40">
        <w:rPr>
          <w:color w:val="000000" w:themeColor="text1"/>
        </w:rPr>
        <w:t xml:space="preserve"> and</w:t>
      </w:r>
      <w:r w:rsidR="00566D58">
        <w:rPr>
          <w:color w:val="000000" w:themeColor="text1"/>
        </w:rPr>
        <w:t xml:space="preserve"> the average of the lexical valence ratings of all words in the passage were</w:t>
      </w:r>
      <w:r w:rsidRPr="004C31F3">
        <w:rPr>
          <w:color w:val="000000" w:themeColor="text1"/>
        </w:rPr>
        <w:t xml:space="preserve"> comparable predictors of brain activity during reading.</w:t>
      </w:r>
      <w:r w:rsidR="006206B4">
        <w:rPr>
          <w:color w:val="000000" w:themeColor="text1"/>
        </w:rPr>
        <w:t xml:space="preserve"> </w:t>
      </w:r>
      <w:r w:rsidRPr="004C31F3">
        <w:rPr>
          <w:color w:val="000000" w:themeColor="text1"/>
        </w:rPr>
        <w:t>Thus</w:t>
      </w:r>
      <w:r w:rsidR="002E2A20" w:rsidRPr="004C31F3">
        <w:rPr>
          <w:color w:val="000000" w:themeColor="text1"/>
        </w:rPr>
        <w:t>,</w:t>
      </w:r>
      <w:r w:rsidRPr="004C31F3">
        <w:rPr>
          <w:color w:val="000000" w:themeColor="text1"/>
        </w:rPr>
        <w:t xml:space="preserve"> it is reasonable to expect that </w:t>
      </w:r>
      <w:r w:rsidR="008434C1">
        <w:rPr>
          <w:color w:val="000000" w:themeColor="text1"/>
        </w:rPr>
        <w:t xml:space="preserve">lexical </w:t>
      </w:r>
      <w:r w:rsidRPr="004C31F3">
        <w:rPr>
          <w:color w:val="000000" w:themeColor="text1"/>
        </w:rPr>
        <w:t xml:space="preserve">valence effects </w:t>
      </w:r>
      <w:r w:rsidR="00081027">
        <w:rPr>
          <w:color w:val="000000" w:themeColor="text1"/>
        </w:rPr>
        <w:t>may</w:t>
      </w:r>
      <w:r w:rsidRPr="004C31F3">
        <w:rPr>
          <w:color w:val="000000" w:themeColor="text1"/>
        </w:rPr>
        <w:t xml:space="preserve"> also average over the course of a passage, and any underlying facilitation of </w:t>
      </w:r>
      <w:r w:rsidR="009B4614">
        <w:rPr>
          <w:color w:val="000000" w:themeColor="text1"/>
        </w:rPr>
        <w:t>higher valenced</w:t>
      </w:r>
      <w:r w:rsidRPr="004C31F3">
        <w:rPr>
          <w:color w:val="000000" w:themeColor="text1"/>
        </w:rPr>
        <w:t xml:space="preserve"> words should be borne out by reading speeds over multiple sentences.</w:t>
      </w:r>
    </w:p>
    <w:p w14:paraId="3EAC52B7" w14:textId="3F74B432" w:rsidR="00DF407C" w:rsidRPr="004C31F3" w:rsidRDefault="00000000" w:rsidP="00F616EB">
      <w:pPr>
        <w:spacing w:line="480" w:lineRule="auto"/>
        <w:ind w:firstLine="360"/>
        <w:rPr>
          <w:color w:val="000000" w:themeColor="text1"/>
        </w:rPr>
      </w:pPr>
      <w:r w:rsidRPr="004C31F3">
        <w:rPr>
          <w:color w:val="000000" w:themeColor="text1"/>
        </w:rPr>
        <w:t xml:space="preserve">In the current study, we sought to investigate potential effects of average word frequency and average valence on naturalistic oral reading speed. To this end, we constructed twenty </w:t>
      </w:r>
      <w:r w:rsidRPr="004C31F3">
        <w:rPr>
          <w:color w:val="000000" w:themeColor="text1"/>
        </w:rPr>
        <w:lastRenderedPageBreak/>
        <w:t xml:space="preserve">short passages on diverse topics (one topic per passage, each 140-223 words), with each passage coded for average word frequency and valence. Critically, </w:t>
      </w:r>
      <w:r w:rsidR="00A7235B">
        <w:rPr>
          <w:color w:val="000000" w:themeColor="text1"/>
        </w:rPr>
        <w:t xml:space="preserve">in the style of a </w:t>
      </w:r>
      <w:r w:rsidR="009D5487">
        <w:rPr>
          <w:color w:val="000000" w:themeColor="text1"/>
        </w:rPr>
        <w:t>literary</w:t>
      </w:r>
      <w:r w:rsidR="00D00BC9">
        <w:rPr>
          <w:color w:val="000000" w:themeColor="text1"/>
        </w:rPr>
        <w:t xml:space="preserve"> mid-course turn</w:t>
      </w:r>
      <w:r w:rsidR="00245FCC">
        <w:rPr>
          <w:color w:val="000000" w:themeColor="text1"/>
        </w:rPr>
        <w:t>,</w:t>
      </w:r>
      <w:r w:rsidR="00D00BC9">
        <w:rPr>
          <w:color w:val="000000" w:themeColor="text1"/>
        </w:rPr>
        <w:t xml:space="preserve"> </w:t>
      </w:r>
      <w:r w:rsidRPr="004C31F3">
        <w:rPr>
          <w:color w:val="000000" w:themeColor="text1"/>
        </w:rPr>
        <w:t xml:space="preserve">passages were constructed such that the average emotional valence switched between the first and second half of </w:t>
      </w:r>
      <w:r w:rsidR="00C82ECB">
        <w:rPr>
          <w:color w:val="000000" w:themeColor="text1"/>
        </w:rPr>
        <w:t>the</w:t>
      </w:r>
      <w:r w:rsidRPr="004C31F3">
        <w:rPr>
          <w:color w:val="000000" w:themeColor="text1"/>
        </w:rPr>
        <w:t xml:space="preserve"> passage. </w:t>
      </w:r>
      <w:r w:rsidR="00A7235B">
        <w:rPr>
          <w:color w:val="000000" w:themeColor="text1"/>
        </w:rPr>
        <w:t>Sudden aesthetic or narrative change</w:t>
      </w:r>
      <w:r w:rsidR="009D5487">
        <w:rPr>
          <w:color w:val="000000" w:themeColor="text1"/>
        </w:rPr>
        <w:t>s</w:t>
      </w:r>
      <w:r w:rsidR="00A7235B">
        <w:rPr>
          <w:color w:val="000000" w:themeColor="text1"/>
        </w:rPr>
        <w:t xml:space="preserve">, such as the dramatic peripeteia </w:t>
      </w:r>
      <w:r w:rsidR="00245FCC">
        <w:rPr>
          <w:color w:val="000000" w:themeColor="text1"/>
        </w:rPr>
        <w:fldChar w:fldCharType="begin"/>
      </w:r>
      <w:r w:rsidR="00DE2466">
        <w:rPr>
          <w:color w:val="000000" w:themeColor="text1"/>
        </w:rPr>
        <w:instrText xml:space="preserve"> ADDIN ZOTERO_ITEM CSL_CITATION {"citationID":"aqp6pluiab","properties":{"formattedCitation":"(Lucas, 1923)","plainCitation":"(Lucas, 1923)","noteIndex":0},"citationItems":[{"id":4977,"uris":["http://zotero.org/users/7928190/items/Z5RFZJCN"],"itemData":{"id":4977,"type":"article-journal","container-title":"The Classical Review","DOI":"10.1017/S0009840X00079634","ISSN":"0009-840X, 1464-3561","issue":"5-6","journalAbbreviation":"The Class. Rev.","language":"en","page":"98-104","source":"DOI.org (Crossref)","title":"The Reverse of Aristotle","volume":"37","author":[{"family":"Lucas","given":"F. L."}],"issued":{"date-parts":[["1923",8]]}}}],"schema":"https://github.com/citation-style-language/schema/raw/master/csl-citation.json"} </w:instrText>
      </w:r>
      <w:r w:rsidR="00245FCC">
        <w:rPr>
          <w:color w:val="000000" w:themeColor="text1"/>
        </w:rPr>
        <w:fldChar w:fldCharType="separate"/>
      </w:r>
      <w:r w:rsidR="00DE2466" w:rsidRPr="00DE2466">
        <w:rPr>
          <w:color w:val="000000"/>
        </w:rPr>
        <w:t>(Lucas, 1923)</w:t>
      </w:r>
      <w:r w:rsidR="00245FCC">
        <w:rPr>
          <w:color w:val="000000" w:themeColor="text1"/>
        </w:rPr>
        <w:fldChar w:fldCharType="end"/>
      </w:r>
      <w:r w:rsidR="004C0311">
        <w:rPr>
          <w:color w:val="000000" w:themeColor="text1"/>
        </w:rPr>
        <w:t xml:space="preserve"> </w:t>
      </w:r>
      <w:r w:rsidR="009D5487">
        <w:rPr>
          <w:color w:val="000000" w:themeColor="text1"/>
        </w:rPr>
        <w:t xml:space="preserve">or the poetic volta </w:t>
      </w:r>
      <w:r w:rsidR="00245FCC">
        <w:rPr>
          <w:color w:val="000000" w:themeColor="text1"/>
        </w:rPr>
        <w:fldChar w:fldCharType="begin"/>
      </w:r>
      <w:r w:rsidR="00DE2466">
        <w:rPr>
          <w:color w:val="000000" w:themeColor="text1"/>
        </w:rPr>
        <w:instrText xml:space="preserve"> ADDIN ZOTERO_ITEM CSL_CITATION {"citationID":"ae4n4l6pl4","properties":{"formattedCitation":"(Theune, 2007)","plainCitation":"(Theune, 2007)","noteIndex":0},"citationItems":[{"id":4975,"uris":["http://zotero.org/users/7928190/items/3JPUNBQE"],"itemData":{"id":4975,"type":"book","event-place":"New York","publisher":"Teachers &amp; Writers Collaborative","publisher-place":"New York","title":"Structure &amp; Surprise: Engaging Poetic Turns","author":[{"family":"Theune","given":"Michael"}],"issued":{"date-parts":[["2007"]]}}}],"schema":"https://github.com/citation-style-language/schema/raw/master/csl-citation.json"} </w:instrText>
      </w:r>
      <w:r w:rsidR="00245FCC">
        <w:rPr>
          <w:color w:val="000000" w:themeColor="text1"/>
        </w:rPr>
        <w:fldChar w:fldCharType="separate"/>
      </w:r>
      <w:r w:rsidR="00DE2466" w:rsidRPr="00DE2466">
        <w:rPr>
          <w:color w:val="000000"/>
        </w:rPr>
        <w:t>(Theune, 2007)</w:t>
      </w:r>
      <w:r w:rsidR="00245FCC">
        <w:rPr>
          <w:color w:val="000000" w:themeColor="text1"/>
        </w:rPr>
        <w:fldChar w:fldCharType="end"/>
      </w:r>
      <w:r w:rsidR="009D5487">
        <w:rPr>
          <w:color w:val="000000" w:themeColor="text1"/>
        </w:rPr>
        <w:t>, are common in literature</w:t>
      </w:r>
      <w:r w:rsidR="00A7235B">
        <w:rPr>
          <w:color w:val="000000" w:themeColor="text1"/>
        </w:rPr>
        <w:t>, although the neurocognitive effects of such aesthetic devices are only</w:t>
      </w:r>
      <w:r w:rsidR="00781F02">
        <w:rPr>
          <w:color w:val="000000" w:themeColor="text1"/>
        </w:rPr>
        <w:t xml:space="preserve"> recently</w:t>
      </w:r>
      <w:r w:rsidR="00A7235B">
        <w:rPr>
          <w:color w:val="000000" w:themeColor="text1"/>
        </w:rPr>
        <w:t xml:space="preserve"> </w:t>
      </w:r>
      <w:r w:rsidR="00781F02">
        <w:rPr>
          <w:color w:val="000000" w:themeColor="text1"/>
        </w:rPr>
        <w:t>starting</w:t>
      </w:r>
      <w:r w:rsidR="00A7235B">
        <w:rPr>
          <w:color w:val="000000" w:themeColor="text1"/>
        </w:rPr>
        <w:t xml:space="preserve"> to be studied</w:t>
      </w:r>
      <w:r w:rsidR="00781F02">
        <w:rPr>
          <w:color w:val="000000" w:themeColor="text1"/>
        </w:rPr>
        <w:t xml:space="preserve"> scientifically</w:t>
      </w:r>
      <w:r w:rsidR="00A7235B">
        <w:rPr>
          <w:color w:val="000000" w:themeColor="text1"/>
        </w:rPr>
        <w:t xml:space="preserve"> </w:t>
      </w:r>
      <w:r w:rsidR="00245FCC">
        <w:rPr>
          <w:color w:val="000000" w:themeColor="text1"/>
        </w:rPr>
        <w:fldChar w:fldCharType="begin"/>
      </w:r>
      <w:r w:rsidR="00DE2466">
        <w:rPr>
          <w:color w:val="000000" w:themeColor="text1"/>
        </w:rPr>
        <w:instrText xml:space="preserve"> ADDIN ZOTERO_ITEM CSL_CITATION {"citationID":"a1c7cghhk4l","properties":{"formattedCitation":"(Jacobs, 2015)","plainCitation":"(Jacobs, 2015)","noteIndex":0},"citationItems":[{"id":4827,"uris":["http://zotero.org/users/7928190/items/D7L3D2L5"],"itemData":{"id":4827,"type":"chapter","abstract":"A neurocognitive poetics model of literary reading is presented in the light of experimental data and ideas from neuroscience, rhetoric, poetics, and aesthetics which should facilitate a more realistic and natural approach towards a special use of language, i.e. the reading of ﬁction and poetry.","container-title":"Cognitive Neuroscience of Natural Language Use","edition":"1","ISBN":"978-1-107-32366-7","language":"en","note":"DOI: 10.1017/CBO9781107323667.007","page":"135-159","publisher":"Cambridge University Press","source":"DOI.org (Crossref)","title":"Towards a neurocognitive poetics model of literary reading","URL":"https://www.cambridge.org/core/product/identifier/9781107323667%23c04201-1301/type/book_part","editor":[{"family":"Willems","given":"Roel M."}],"author":[{"family":"Jacobs","given":"Arthur M."}],"accessed":{"date-parts":[["2023",6,12]]},"issued":{"date-parts":[["2015",2,12]]}}}],"schema":"https://github.com/citation-style-language/schema/raw/master/csl-citation.json"} </w:instrText>
      </w:r>
      <w:r w:rsidR="00245FCC">
        <w:rPr>
          <w:color w:val="000000" w:themeColor="text1"/>
        </w:rPr>
        <w:fldChar w:fldCharType="separate"/>
      </w:r>
      <w:r w:rsidR="00DE2466" w:rsidRPr="00DE2466">
        <w:rPr>
          <w:color w:val="000000"/>
        </w:rPr>
        <w:t>(Jacobs, 2015)</w:t>
      </w:r>
      <w:r w:rsidR="00245FCC">
        <w:rPr>
          <w:color w:val="000000" w:themeColor="text1"/>
        </w:rPr>
        <w:fldChar w:fldCharType="end"/>
      </w:r>
      <w:r w:rsidR="00A7235B">
        <w:rPr>
          <w:color w:val="000000" w:themeColor="text1"/>
        </w:rPr>
        <w:t>.</w:t>
      </w:r>
      <w:r w:rsidR="007B3A45">
        <w:rPr>
          <w:color w:val="000000" w:themeColor="text1"/>
        </w:rPr>
        <w:t xml:space="preserve"> </w:t>
      </w:r>
      <w:r w:rsidRPr="004C31F3">
        <w:rPr>
          <w:color w:val="000000" w:themeColor="text1"/>
        </w:rPr>
        <w:t xml:space="preserve">Participants read these passages aloud in a naturalistic setting, and we used the audio recordings to calculate the time elapsed during reading. Reading comprehension was assessed following each passage to </w:t>
      </w:r>
      <w:r w:rsidR="00655158">
        <w:rPr>
          <w:color w:val="000000" w:themeColor="text1"/>
        </w:rPr>
        <w:t xml:space="preserve">ensure </w:t>
      </w:r>
      <w:r w:rsidR="009C05D6">
        <w:rPr>
          <w:color w:val="000000" w:themeColor="text1"/>
        </w:rPr>
        <w:t>task engagement</w:t>
      </w:r>
      <w:r w:rsidRPr="004C31F3">
        <w:rPr>
          <w:color w:val="000000" w:themeColor="text1"/>
        </w:rPr>
        <w:t xml:space="preserve">. Collectively, this naturalistic design allowed us to test whether traditional effects of word frequency and emotional valence, as well as potential interactions </w:t>
      </w:r>
      <w:r w:rsidR="00AD049A">
        <w:rPr>
          <w:color w:val="000000" w:themeColor="text1"/>
        </w:rPr>
        <w:t xml:space="preserve">between these lexical features and interactions </w:t>
      </w:r>
      <w:r w:rsidRPr="004C31F3">
        <w:rPr>
          <w:color w:val="000000" w:themeColor="text1"/>
        </w:rPr>
        <w:t>with higher-level discourse context, impacted oral reading speed at the multi-sentence level.</w:t>
      </w:r>
    </w:p>
    <w:p w14:paraId="0E2E9463" w14:textId="781ACD21"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 halves with higher average word frequency would be read faster than those lower in average word frequency</w:t>
      </w:r>
      <w:r w:rsidRPr="002E74ED">
        <w:rPr>
          <w:color w:val="000000" w:themeColor="text1"/>
        </w:rPr>
        <w:t xml:space="preserve">. Based on theories of negativity bias, whereby </w:t>
      </w:r>
      <w:r w:rsidR="002E74ED" w:rsidRPr="00644246">
        <w:rPr>
          <w:color w:val="000000" w:themeColor="text1"/>
        </w:rPr>
        <w:t xml:space="preserve">relatively more </w:t>
      </w:r>
      <w:r w:rsidRPr="002E74ED">
        <w:rPr>
          <w:color w:val="000000" w:themeColor="text1"/>
        </w:rPr>
        <w:t>negative stimuli preferentially capture attention and slow task-based responses</w:t>
      </w:r>
      <w:r w:rsidR="001122EF" w:rsidRPr="002E74ED">
        <w:rPr>
          <w:color w:val="000000" w:themeColor="text1"/>
        </w:rPr>
        <w:t xml:space="preserve"> (e.g. automatic vigilance:</w:t>
      </w:r>
      <w:r w:rsidRPr="002E74ED">
        <w:rPr>
          <w:color w:val="000000" w:themeColor="text1"/>
        </w:rPr>
        <w:t xml:space="preserve"> </w:t>
      </w:r>
      <w:r w:rsidR="001122EF" w:rsidRPr="002E74ED">
        <w:rPr>
          <w:color w:val="000000" w:themeColor="text1"/>
        </w:rPr>
        <w:fldChar w:fldCharType="begin"/>
      </w:r>
      <w:r w:rsidR="00E06EED" w:rsidRPr="002E74ED">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2E74ED">
        <w:rPr>
          <w:color w:val="000000" w:themeColor="text1"/>
        </w:rPr>
        <w:fldChar w:fldCharType="separate"/>
      </w:r>
      <w:r w:rsidR="00E06EED" w:rsidRPr="002E74ED">
        <w:rPr>
          <w:color w:val="000000" w:themeColor="text1"/>
        </w:rPr>
        <w:t>Pratto &amp; John, 1991</w:t>
      </w:r>
      <w:r w:rsidR="001122EF" w:rsidRPr="002E74ED">
        <w:rPr>
          <w:color w:val="000000" w:themeColor="text1"/>
        </w:rPr>
        <w:fldChar w:fldCharType="end"/>
      </w:r>
      <w:r w:rsidR="00282E25" w:rsidRPr="002E74ED">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w:t>
      </w:r>
      <w:r w:rsidR="002E74ED">
        <w:rPr>
          <w:color w:val="000000" w:themeColor="text1"/>
        </w:rPr>
        <w:t xml:space="preserve">relatively more </w:t>
      </w:r>
      <w:r w:rsidRPr="004C31F3">
        <w:rPr>
          <w:color w:val="000000" w:themeColor="text1"/>
        </w:rPr>
        <w:t xml:space="preserve">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Importantly, prior work has demonstrated an interaction between word frequency and emotional valence that selectively disfavors </w:t>
      </w:r>
      <w:r w:rsidR="00892E23">
        <w:rPr>
          <w:color w:val="000000" w:themeColor="text1"/>
        </w:rPr>
        <w:t xml:space="preserve">relatively more </w:t>
      </w:r>
      <w:r w:rsidRPr="004C31F3">
        <w:rPr>
          <w:color w:val="000000" w:themeColor="text1"/>
        </w:rPr>
        <w:t xml:space="preserve">negative </w:t>
      </w:r>
      <w:r w:rsidR="00892E23">
        <w:rPr>
          <w:color w:val="000000" w:themeColor="text1"/>
        </w:rPr>
        <w:t xml:space="preserve">high-frequency </w:t>
      </w:r>
      <w:r w:rsidRPr="004C31F3">
        <w:rPr>
          <w:color w:val="000000" w:themeColor="text1"/>
        </w:rPr>
        <w:t xml:space="preserve">words </w:t>
      </w:r>
      <w:r w:rsidR="00282E25" w:rsidRPr="004C31F3">
        <w:rPr>
          <w:color w:val="000000" w:themeColor="text1"/>
        </w:rPr>
        <w:fldChar w:fldCharType="begin"/>
      </w:r>
      <w:r w:rsidR="00DE2466">
        <w:rPr>
          <w:color w:val="000000" w:themeColor="text1"/>
        </w:rPr>
        <w:instrText xml:space="preserve"> ADDIN ZOTERO_ITEM CSL_CITATION {"citationID":"zbV9N8io","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We therefore anticipate</w:t>
      </w:r>
      <w:r w:rsidR="00D44E05">
        <w:rPr>
          <w:color w:val="000000" w:themeColor="text1"/>
        </w:rPr>
        <w:t>d</w:t>
      </w:r>
      <w:r w:rsidRPr="004C31F3">
        <w:rPr>
          <w:color w:val="000000" w:themeColor="text1"/>
        </w:rPr>
        <w:t xml:space="preserve"> a similar pattern in oral reading speeds, with </w:t>
      </w:r>
      <w:r w:rsidRPr="004C31F3">
        <w:rPr>
          <w:color w:val="000000" w:themeColor="text1"/>
        </w:rPr>
        <w:lastRenderedPageBreak/>
        <w:t xml:space="preserve">slower speeds for </w:t>
      </w:r>
      <w:r w:rsidR="00892E23">
        <w:rPr>
          <w:color w:val="000000" w:themeColor="text1"/>
        </w:rPr>
        <w:t xml:space="preserve">relatively more </w:t>
      </w:r>
      <w:r w:rsidRPr="004C31F3">
        <w:rPr>
          <w:color w:val="000000" w:themeColor="text1"/>
        </w:rPr>
        <w:t>negative passage halves of higher average word frequency</w:t>
      </w:r>
      <w:r w:rsidR="007E1EC8">
        <w:rPr>
          <w:color w:val="000000" w:themeColor="text1"/>
        </w:rPr>
        <w:t xml:space="preserve"> compared to </w:t>
      </w:r>
      <w:r w:rsidR="001C75DC">
        <w:rPr>
          <w:color w:val="000000" w:themeColor="text1"/>
        </w:rPr>
        <w:t xml:space="preserve">more </w:t>
      </w:r>
      <w:r w:rsidR="007E1EC8">
        <w:rPr>
          <w:color w:val="000000" w:themeColor="text1"/>
        </w:rPr>
        <w:t>positive, high-frequency passage halves</w:t>
      </w:r>
      <w:r w:rsidRPr="004C31F3">
        <w:rPr>
          <w:color w:val="000000" w:themeColor="text1"/>
        </w:rPr>
        <w:t>.</w:t>
      </w:r>
    </w:p>
    <w:p w14:paraId="2BFF5CE1" w14:textId="05779BF3"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xml:space="preserve">,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a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6135EE">
        <w:rPr>
          <w:color w:val="000000" w:themeColor="text1"/>
        </w:rPr>
        <w:t>does</w:t>
      </w:r>
      <w:r w:rsidR="006135EE" w:rsidRPr="004C31F3">
        <w:rPr>
          <w:color w:val="000000" w:themeColor="text1"/>
        </w:rPr>
        <w:t xml:space="preserve"> </w:t>
      </w:r>
      <w:r w:rsidRPr="004C31F3">
        <w:rPr>
          <w:color w:val="000000" w:themeColor="text1"/>
        </w:rPr>
        <w:t>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then the relatively high discourse context available in the second half of each passage would lead us to predict a reduction in the positive link between word frequency and reading speed. However, if</w:t>
      </w:r>
      <w:r w:rsidR="008C0AAF">
        <w:rPr>
          <w:color w:val="000000" w:themeColor="text1"/>
        </w:rPr>
        <w:t xml:space="preserve">, </w:t>
      </w:r>
      <w:r w:rsidR="008C0AAF" w:rsidRPr="004C31F3">
        <w:rPr>
          <w:color w:val="000000" w:themeColor="text1"/>
        </w:rPr>
        <w:t xml:space="preserve">due to </w:t>
      </w:r>
      <w:r w:rsidR="008C0AAF">
        <w:rPr>
          <w:color w:val="000000" w:themeColor="text1"/>
        </w:rPr>
        <w:t>relative differences in the positivity of the semantic content</w:t>
      </w:r>
      <w:r w:rsidR="008C0AAF" w:rsidRPr="004C31F3">
        <w:rPr>
          <w:color w:val="000000" w:themeColor="text1"/>
        </w:rPr>
        <w:t xml:space="preserve"> contributing to different predictive frames</w:t>
      </w:r>
      <w:r w:rsidR="008C0AAF">
        <w:rPr>
          <w:color w:val="000000" w:themeColor="text1"/>
        </w:rPr>
        <w:t>,</w:t>
      </w:r>
      <w:r w:rsidRPr="004C31F3">
        <w:rPr>
          <w:color w:val="000000" w:themeColor="text1"/>
        </w:rPr>
        <w:t xml:space="preserve"> the midpassage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D82BE2">
        <w:rPr>
          <w:color w:val="000000" w:themeColor="text1"/>
        </w:rPr>
        <w:t>does, in fact, disrupt</w:t>
      </w:r>
      <w:r w:rsidR="00D82BE2" w:rsidRPr="004C31F3">
        <w:rPr>
          <w:color w:val="000000" w:themeColor="text1"/>
        </w:rPr>
        <w:t xml:space="preserve"> </w:t>
      </w:r>
      <w:r w:rsidRPr="004C31F3">
        <w:rPr>
          <w:color w:val="000000" w:themeColor="text1"/>
        </w:rPr>
        <w:t xml:space="preserve">the accrual of </w:t>
      </w:r>
      <w:r w:rsidR="00EB7619" w:rsidRPr="004C31F3">
        <w:rPr>
          <w:color w:val="000000" w:themeColor="text1"/>
        </w:rPr>
        <w:t>higher-level</w:t>
      </w:r>
      <w:r w:rsidRPr="004C31F3">
        <w:rPr>
          <w:color w:val="000000" w:themeColor="text1"/>
        </w:rPr>
        <w:t xml:space="preserve"> discourse context, then it is reasonable to assume that oral reading speed would revert to being primarily driven by word frequency effects in the lower discourse context available following such a disruption. In this case, the positive association between word frequency and 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06C5D26E" w:rsidR="00DF407C" w:rsidRPr="004C31F3" w:rsidRDefault="00000000" w:rsidP="003B508A">
      <w:pPr>
        <w:spacing w:line="480" w:lineRule="auto"/>
        <w:ind w:firstLine="360"/>
        <w:rPr>
          <w:color w:val="000000" w:themeColor="text1"/>
        </w:rPr>
      </w:pPr>
      <w:r w:rsidRPr="004C31F3">
        <w:rPr>
          <w:color w:val="000000" w:themeColor="text1"/>
        </w:rPr>
        <w:t>Fifty-eight students from</w:t>
      </w:r>
      <w:r w:rsidR="005837AB">
        <w:rPr>
          <w:color w:val="000000" w:themeColor="text1"/>
        </w:rPr>
        <w:t xml:space="preserve"> a psychology student participant pool at</w:t>
      </w:r>
      <w:r w:rsidRPr="004C31F3">
        <w:rPr>
          <w:color w:val="000000" w:themeColor="text1"/>
        </w:rPr>
        <w:t xml:space="preserve"> </w:t>
      </w:r>
      <w:r w:rsidR="00197F90">
        <w:rPr>
          <w:color w:val="000000" w:themeColor="text1"/>
        </w:rPr>
        <w:t>Florida International University</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 xml:space="preserve">The initial sample size was based on power analyses performed in G*Power 3.1.9.6 </w:t>
      </w:r>
      <w:r w:rsidR="005012AF">
        <w:rPr>
          <w:color w:val="000000" w:themeColor="text1"/>
        </w:rPr>
        <w:fldChar w:fldCharType="begin"/>
      </w:r>
      <w:r w:rsidR="00244F63">
        <w:rPr>
          <w:color w:val="000000" w:themeColor="text1"/>
        </w:rPr>
        <w:instrText xml:space="preserve"> ADDIN ZOTERO_ITEM CSL_CITATION {"citationID":"a1kenmjihoi","properties":{"formattedCitation":"(Faul et al., 2009)","plainCitation":"(Faul et al., 2009)","noteIndex":0},"citationItems":[{"id":4225,"uris":["http://zotero.org/users/7928190/items/7BSJDAN9"],"itemData":{"id":4225,"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5012AF">
        <w:rPr>
          <w:color w:val="000000" w:themeColor="text1"/>
        </w:rPr>
        <w:fldChar w:fldCharType="separate"/>
      </w:r>
      <w:r w:rsidR="00244F63" w:rsidRPr="00244F63">
        <w:rPr>
          <w:color w:val="000000"/>
        </w:rPr>
        <w:t>(Faul et al., 2009)</w:t>
      </w:r>
      <w:r w:rsidR="005012AF">
        <w:rPr>
          <w:color w:val="000000" w:themeColor="text1"/>
        </w:rPr>
        <w:fldChar w:fldCharType="end"/>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w:t>
      </w:r>
      <w:r w:rsidRPr="004C31F3">
        <w:rPr>
          <w:color w:val="000000" w:themeColor="text1"/>
        </w:rPr>
        <w:lastRenderedPageBreak/>
        <w:t xml:space="preserve">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197F90">
        <w:rPr>
          <w:color w:val="000000" w:themeColor="text1"/>
        </w:rPr>
        <w:t xml:space="preserve">Florida International University </w:t>
      </w:r>
      <w:r w:rsidRPr="004C31F3">
        <w:rPr>
          <w:color w:val="000000" w:themeColor="text1"/>
        </w:rPr>
        <w:t xml:space="preserve">and informed consent was obtained from all participants. Participants reported no history of communication disorders. </w:t>
      </w:r>
      <w:r w:rsidRPr="006D3CCE">
        <w:rPr>
          <w:color w:val="000000" w:themeColor="text1"/>
        </w:rPr>
        <w:t xml:space="preserve">Given that 72% of residents in </w:t>
      </w:r>
      <w:r w:rsidR="00197F90">
        <w:rPr>
          <w:color w:val="000000" w:themeColor="text1"/>
        </w:rPr>
        <w:t xml:space="preserve">Miami-Dade </w:t>
      </w:r>
      <w:r w:rsidRPr="006D3CCE">
        <w:rPr>
          <w:color w:val="000000" w:themeColor="text1"/>
        </w:rPr>
        <w:t xml:space="preserve">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w:t>
      </w:r>
      <w:r w:rsidR="00742F81">
        <w:rPr>
          <w:color w:val="000000" w:themeColor="text1"/>
        </w:rPr>
        <w:t>six</w:t>
      </w:r>
      <w:r w:rsidRPr="004C31F3">
        <w:rPr>
          <w:color w:val="000000" w:themeColor="text1"/>
        </w:rPr>
        <w:t xml:space="preserve">.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r w:rsidR="005837AB">
        <w:rPr>
          <w:color w:val="000000" w:themeColor="text1"/>
        </w:rPr>
        <w:t xml:space="preserve"> Due to a strong female bias in the </w:t>
      </w:r>
      <w:r w:rsidR="00867622">
        <w:rPr>
          <w:color w:val="000000" w:themeColor="text1"/>
        </w:rPr>
        <w:t xml:space="preserve">Florida International University </w:t>
      </w:r>
      <w:r w:rsidR="005837AB">
        <w:rPr>
          <w:color w:val="000000" w:themeColor="text1"/>
        </w:rPr>
        <w:t>psychology participant pool, the participant population was heavily female (&gt; 90%).</w:t>
      </w:r>
    </w:p>
    <w:p w14:paraId="17FB2CD7" w14:textId="77777777" w:rsidR="00DF407C" w:rsidRPr="004C31F3" w:rsidRDefault="00DF407C" w:rsidP="00607A90">
      <w:pPr>
        <w:keepLines/>
        <w:spacing w:line="480" w:lineRule="auto"/>
        <w:rPr>
          <w:color w:val="000000" w:themeColor="text1"/>
        </w:rPr>
      </w:pPr>
    </w:p>
    <w:p w14:paraId="5EE6A976" w14:textId="6C5DE33C" w:rsidR="00F616EB" w:rsidRDefault="00000000" w:rsidP="00AB3CDC">
      <w:pPr>
        <w:keepLines/>
        <w:spacing w:line="480" w:lineRule="auto"/>
        <w:rPr>
          <w:b/>
          <w:bCs/>
          <w:color w:val="000000" w:themeColor="text1"/>
        </w:rPr>
      </w:pPr>
      <w:r w:rsidRPr="00F616EB">
        <w:rPr>
          <w:b/>
          <w:bCs/>
          <w:color w:val="000000" w:themeColor="text1"/>
        </w:rPr>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8F327E0"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234DAAAC"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75994A58" w:rsidR="000D7086" w:rsidRDefault="00735AF1"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2.66</w:t>
            </w:r>
          </w:p>
        </w:tc>
        <w:tc>
          <w:tcPr>
            <w:tcW w:w="720" w:type="dxa"/>
            <w:tcBorders>
              <w:top w:val="single" w:sz="4" w:space="0" w:color="auto"/>
            </w:tcBorders>
            <w:tcMar>
              <w:left w:w="43" w:type="dxa"/>
              <w:right w:w="43" w:type="dxa"/>
            </w:tcMar>
            <w:vAlign w:val="bottom"/>
          </w:tcPr>
          <w:p w14:paraId="1ADC1D21" w14:textId="14C60536"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735AF1">
              <w:rPr>
                <w:rFonts w:eastAsia="Times New Roman"/>
                <w:sz w:val="16"/>
                <w:szCs w:val="16"/>
                <w:lang w:val="en-US" w:eastAsia="en-US"/>
              </w:rPr>
              <w:t>6</w:t>
            </w:r>
          </w:p>
        </w:tc>
        <w:tc>
          <w:tcPr>
            <w:tcW w:w="810" w:type="dxa"/>
            <w:tcBorders>
              <w:top w:val="single" w:sz="4" w:space="0" w:color="auto"/>
            </w:tcBorders>
            <w:tcMar>
              <w:left w:w="43" w:type="dxa"/>
              <w:right w:w="43" w:type="dxa"/>
            </w:tcMar>
            <w:vAlign w:val="bottom"/>
          </w:tcPr>
          <w:p w14:paraId="33087D0C" w14:textId="46077E14"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735AF1">
              <w:rPr>
                <w:rFonts w:eastAsia="Times New Roman"/>
                <w:sz w:val="16"/>
                <w:szCs w:val="16"/>
                <w:lang w:val="en-US" w:eastAsia="en-US"/>
              </w:rPr>
              <w:t>8</w:t>
            </w:r>
            <w:r w:rsidRPr="00732AE2">
              <w:rPr>
                <w:rFonts w:eastAsia="Times New Roman"/>
                <w:sz w:val="16"/>
                <w:szCs w:val="16"/>
                <w:lang w:val="en-US" w:eastAsia="en-US"/>
              </w:rPr>
              <w:t xml:space="preserve"> - 4</w:t>
            </w:r>
            <w:r w:rsidR="00735AF1">
              <w:rPr>
                <w:rFonts w:eastAsia="Times New Roman"/>
                <w:sz w:val="16"/>
                <w:szCs w:val="16"/>
                <w:lang w:val="en-US" w:eastAsia="en-US"/>
              </w:rPr>
              <w:t>0</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287C972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720" w:type="dxa"/>
            <w:tcMar>
              <w:left w:w="43" w:type="dxa"/>
              <w:right w:w="43" w:type="dxa"/>
            </w:tcMar>
            <w:vAlign w:val="bottom"/>
          </w:tcPr>
          <w:p w14:paraId="6AA31F8D" w14:textId="4EBFEE30"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w:t>
            </w:r>
            <w:r w:rsidR="002D78B6">
              <w:rPr>
                <w:rFonts w:eastAsia="Times New Roman"/>
                <w:sz w:val="16"/>
                <w:szCs w:val="16"/>
                <w:lang w:val="en-US" w:eastAsia="en-US"/>
              </w:rPr>
              <w:t>2.67</w:t>
            </w:r>
          </w:p>
        </w:tc>
        <w:tc>
          <w:tcPr>
            <w:tcW w:w="720" w:type="dxa"/>
            <w:shd w:val="clear" w:color="auto" w:fill="auto"/>
            <w:tcMar>
              <w:left w:w="43" w:type="dxa"/>
              <w:right w:w="43" w:type="dxa"/>
            </w:tcMar>
            <w:vAlign w:val="bottom"/>
          </w:tcPr>
          <w:p w14:paraId="4C638454" w14:textId="34218FA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C90570">
              <w:rPr>
                <w:rFonts w:eastAsia="Times New Roman"/>
                <w:sz w:val="16"/>
                <w:szCs w:val="16"/>
                <w:lang w:val="en-US" w:eastAsia="en-US"/>
              </w:rPr>
              <w:t>7</w:t>
            </w:r>
            <w:r w:rsidR="002D78B6">
              <w:rPr>
                <w:rFonts w:eastAsia="Times New Roman"/>
                <w:sz w:val="16"/>
                <w:szCs w:val="16"/>
                <w:lang w:val="en-US" w:eastAsia="en-US"/>
              </w:rPr>
              <w:t>7</w:t>
            </w:r>
          </w:p>
        </w:tc>
        <w:tc>
          <w:tcPr>
            <w:tcW w:w="810" w:type="dxa"/>
            <w:tcMar>
              <w:left w:w="43" w:type="dxa"/>
              <w:right w:w="43" w:type="dxa"/>
            </w:tcMar>
            <w:vAlign w:val="bottom"/>
          </w:tcPr>
          <w:p w14:paraId="34CA2B87" w14:textId="0C5CE3A1"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573508">
              <w:rPr>
                <w:rFonts w:eastAsia="Times New Roman"/>
                <w:sz w:val="16"/>
                <w:szCs w:val="16"/>
                <w:lang w:val="en-US" w:eastAsia="en-US"/>
              </w:rPr>
              <w:t>8</w:t>
            </w:r>
            <w:r w:rsidRPr="00732AE2">
              <w:rPr>
                <w:rFonts w:eastAsia="Times New Roman"/>
                <w:sz w:val="16"/>
                <w:szCs w:val="16"/>
                <w:lang w:val="en-US" w:eastAsia="en-US"/>
              </w:rPr>
              <w:t xml:space="preserve"> - 4</w:t>
            </w:r>
            <w:r w:rsidR="00573508">
              <w:rPr>
                <w:rFonts w:eastAsia="Times New Roman"/>
                <w:sz w:val="16"/>
                <w:szCs w:val="16"/>
                <w:lang w:val="en-US" w:eastAsia="en-US"/>
              </w:rPr>
              <w:t>0</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79EF4380" w14:textId="77777777" w:rsidR="00607A90" w:rsidRDefault="00607A90" w:rsidP="00920B50">
      <w:pPr>
        <w:spacing w:line="480" w:lineRule="auto"/>
        <w:rPr>
          <w:b/>
          <w:color w:val="000000" w:themeColor="text1"/>
        </w:rPr>
      </w:pPr>
      <w:r>
        <w:rPr>
          <w:b/>
          <w:color w:val="000000" w:themeColor="text1"/>
        </w:rPr>
        <w:br w:type="page"/>
      </w:r>
    </w:p>
    <w:p w14:paraId="07FA9E29" w14:textId="053268E8" w:rsidR="00DF407C" w:rsidRPr="00793907" w:rsidRDefault="00000000" w:rsidP="00920B50">
      <w:pPr>
        <w:spacing w:line="480" w:lineRule="auto"/>
        <w:rPr>
          <w:b/>
          <w:color w:val="000000" w:themeColor="text1"/>
        </w:rPr>
      </w:pPr>
      <w:r w:rsidRPr="00793907">
        <w:rPr>
          <w:b/>
          <w:color w:val="000000" w:themeColor="text1"/>
        </w:rPr>
        <w:lastRenderedPageBreak/>
        <w:t>Stimuli</w:t>
      </w:r>
    </w:p>
    <w:p w14:paraId="349235AE" w14:textId="3EFD3A5B" w:rsidR="00DF407C" w:rsidRDefault="00000000" w:rsidP="003B508A">
      <w:pPr>
        <w:spacing w:line="480" w:lineRule="auto"/>
        <w:ind w:firstLine="360"/>
        <w:rPr>
          <w:color w:val="000000" w:themeColor="text1"/>
        </w:rPr>
      </w:pPr>
      <w:r w:rsidRPr="004C31F3">
        <w:rPr>
          <w:color w:val="000000" w:themeColor="text1"/>
        </w:rPr>
        <w:t>Twenty reading passages (see</w:t>
      </w:r>
      <w:r w:rsidR="008B3AB1">
        <w:rPr>
          <w:color w:val="000000" w:themeColor="text1"/>
        </w:rPr>
        <w:t xml:space="preserve"> Figure 1 and the</w:t>
      </w:r>
      <w:r w:rsidRPr="004C31F3">
        <w:rPr>
          <w:color w:val="000000" w:themeColor="text1"/>
        </w:rPr>
        <w:t xml:space="preserve"> supplement) were drafted with the explicit intent of serving as quasi-naturalistic stimuli. In order to investigate behavioral differences in processing and reading aloud </w:t>
      </w:r>
      <w:r w:rsidR="00F56405">
        <w:rPr>
          <w:color w:val="000000" w:themeColor="text1"/>
        </w:rPr>
        <w:t xml:space="preserve">content comprised of </w:t>
      </w:r>
      <w:r w:rsidR="003C0E19">
        <w:rPr>
          <w:color w:val="000000" w:themeColor="text1"/>
        </w:rPr>
        <w:t xml:space="preserve">more </w:t>
      </w:r>
      <w:r w:rsidRPr="004C31F3">
        <w:rPr>
          <w:color w:val="000000" w:themeColor="text1"/>
        </w:rPr>
        <w:t>positive</w:t>
      </w:r>
      <w:r w:rsidR="00F56405">
        <w:rPr>
          <w:color w:val="000000" w:themeColor="text1"/>
        </w:rPr>
        <w:t xml:space="preserve"> or </w:t>
      </w:r>
      <w:r w:rsidR="00230241">
        <w:rPr>
          <w:color w:val="000000" w:themeColor="text1"/>
        </w:rPr>
        <w:t xml:space="preserve">more </w:t>
      </w:r>
      <w:r w:rsidRPr="004C31F3">
        <w:rPr>
          <w:color w:val="000000" w:themeColor="text1"/>
        </w:rPr>
        <w:t xml:space="preserve">negative words, ten passages were constructed to be </w:t>
      </w:r>
      <w:r w:rsidR="00DF4C43">
        <w:rPr>
          <w:color w:val="000000" w:themeColor="text1"/>
        </w:rPr>
        <w:t xml:space="preserve">relatively </w:t>
      </w:r>
      <w:r w:rsidR="003C0E19">
        <w:rPr>
          <w:color w:val="000000" w:themeColor="text1"/>
        </w:rPr>
        <w:t xml:space="preserve">more </w:t>
      </w:r>
      <w:r w:rsidRPr="004C31F3">
        <w:rPr>
          <w:color w:val="000000" w:themeColor="text1"/>
        </w:rPr>
        <w:t xml:space="preserve">positively valenced for the first half of the passage and </w:t>
      </w:r>
      <w:r w:rsidR="003C0E19">
        <w:rPr>
          <w:color w:val="000000" w:themeColor="text1"/>
        </w:rPr>
        <w:t xml:space="preserve">relatively more </w:t>
      </w:r>
      <w:r w:rsidRPr="004C31F3">
        <w:rPr>
          <w:color w:val="000000" w:themeColor="text1"/>
        </w:rPr>
        <w:t>negatively valenced for the second half ("positive-to-negative"); ten passages were the reverse ("negative-to-positive"). Passages ranged in length from 140 to 223 words (</w:t>
      </w:r>
      <w:r w:rsidR="002342FC" w:rsidRPr="004C31F3">
        <w:rPr>
          <w:color w:val="000000" w:themeColor="text1"/>
        </w:rPr>
        <w:t>2</w:t>
      </w:r>
      <w:r w:rsidR="002342FC">
        <w:rPr>
          <w:color w:val="000000" w:themeColor="text1"/>
        </w:rPr>
        <w:t>19</w:t>
      </w:r>
      <w:r w:rsidR="002342FC" w:rsidRPr="004C31F3">
        <w:rPr>
          <w:color w:val="000000" w:themeColor="text1"/>
        </w:rPr>
        <w:t xml:space="preserve"> </w:t>
      </w:r>
      <w:r w:rsidRPr="004C31F3">
        <w:rPr>
          <w:color w:val="000000" w:themeColor="text1"/>
        </w:rPr>
        <w:t xml:space="preserve">to </w:t>
      </w:r>
      <w:r w:rsidR="002342FC" w:rsidRPr="004C31F3">
        <w:rPr>
          <w:color w:val="000000" w:themeColor="text1"/>
        </w:rPr>
        <w:t>3</w:t>
      </w:r>
      <w:r w:rsidR="002342FC">
        <w:rPr>
          <w:color w:val="000000" w:themeColor="text1"/>
        </w:rPr>
        <w:t>63</w:t>
      </w:r>
      <w:r w:rsidR="002342FC" w:rsidRPr="004C31F3">
        <w:rPr>
          <w:color w:val="000000" w:themeColor="text1"/>
        </w:rPr>
        <w:t xml:space="preserve"> </w:t>
      </w:r>
      <w:r w:rsidRPr="004C31F3">
        <w:rPr>
          <w:color w:val="000000" w:themeColor="text1"/>
        </w:rPr>
        <w:t>syllables) with a "switch" word positioned at the midway point</w:t>
      </w:r>
      <w:r w:rsidR="00403084">
        <w:rPr>
          <w:color w:val="000000" w:themeColor="text1"/>
        </w:rPr>
        <w:t xml:space="preserve">; in this way, each passage half ranged in length from </w:t>
      </w:r>
      <w:r w:rsidR="001F7D2F">
        <w:rPr>
          <w:color w:val="000000" w:themeColor="text1"/>
        </w:rPr>
        <w:t>70 to 113 words (101 to 196 syllables)</w:t>
      </w:r>
      <w:r w:rsidRPr="004C31F3">
        <w:rPr>
          <w:color w:val="000000" w:themeColor="text1"/>
        </w:rPr>
        <w:t xml:space="preserve">. </w:t>
      </w:r>
      <w:r w:rsidR="006F3011">
        <w:rPr>
          <w:color w:val="000000" w:themeColor="text1"/>
        </w:rPr>
        <w:t>Lexical valence for each passage half was calculated by a</w:t>
      </w:r>
      <w:r w:rsidRPr="004C31F3">
        <w:rPr>
          <w:color w:val="000000" w:themeColor="text1"/>
        </w:rPr>
        <w:t xml:space="preserve">veraging across </w:t>
      </w:r>
      <w:r w:rsidR="00B44337">
        <w:rPr>
          <w:color w:val="000000" w:themeColor="text1"/>
        </w:rPr>
        <w:t>valence ratings</w:t>
      </w:r>
      <w:r w:rsidRPr="004C31F3">
        <w:rPr>
          <w:color w:val="000000" w:themeColor="text1"/>
        </w:rPr>
        <w:t xml:space="preserve">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w:t>
      </w:r>
      <w:r w:rsidR="006F3011">
        <w:rPr>
          <w:color w:val="000000" w:themeColor="text1"/>
        </w:rPr>
        <w:t xml:space="preserve">; for words with no relevant entry in the corpus, the median score was imputed. In this way, our analyses avoided </w:t>
      </w:r>
      <w:r w:rsidR="00066C3A">
        <w:rPr>
          <w:color w:val="000000" w:themeColor="text1"/>
        </w:rPr>
        <w:t xml:space="preserve">overly </w:t>
      </w:r>
      <w:r w:rsidR="006F3011">
        <w:rPr>
          <w:color w:val="000000" w:themeColor="text1"/>
        </w:rPr>
        <w:t xml:space="preserve">distorting </w:t>
      </w:r>
      <w:r w:rsidR="00066C3A">
        <w:rPr>
          <w:color w:val="000000" w:themeColor="text1"/>
        </w:rPr>
        <w:t>the distinction between</w:t>
      </w:r>
      <w:r w:rsidRPr="004C31F3">
        <w:rPr>
          <w:color w:val="000000" w:themeColor="text1"/>
        </w:rPr>
        <w:t xml:space="preserve"> </w:t>
      </w:r>
      <w:r w:rsidR="00DF4C43">
        <w:rPr>
          <w:color w:val="000000" w:themeColor="text1"/>
        </w:rPr>
        <w:t xml:space="preserve">more </w:t>
      </w:r>
      <w:r w:rsidRPr="004C31F3">
        <w:rPr>
          <w:color w:val="000000" w:themeColor="text1"/>
        </w:rPr>
        <w:t>positive passage halves</w:t>
      </w:r>
      <w:r w:rsidR="00066C3A">
        <w:rPr>
          <w:color w:val="000000" w:themeColor="text1"/>
        </w:rPr>
        <w:t>, which</w:t>
      </w:r>
      <w:r w:rsidRPr="004C31F3">
        <w:rPr>
          <w:color w:val="000000" w:themeColor="text1"/>
        </w:rPr>
        <w:t xml:space="preserve"> </w:t>
      </w:r>
      <w:r w:rsidR="00B44337">
        <w:rPr>
          <w:color w:val="000000" w:themeColor="text1"/>
        </w:rPr>
        <w:t>ranged from 5.66 to 5.86 (mean</w:t>
      </w:r>
      <w:r w:rsidR="006D6578">
        <w:rPr>
          <w:color w:val="000000" w:themeColor="text1"/>
        </w:rPr>
        <w:t> = </w:t>
      </w:r>
      <w:r w:rsidR="00B44337">
        <w:rPr>
          <w:color w:val="000000" w:themeColor="text1"/>
        </w:rPr>
        <w:t xml:space="preserve">5.75) </w:t>
      </w:r>
      <w:r w:rsidRPr="004C31F3">
        <w:rPr>
          <w:color w:val="000000" w:themeColor="text1"/>
        </w:rPr>
        <w:t>on a 9-point scale</w:t>
      </w:r>
      <w:r w:rsidR="00066C3A">
        <w:rPr>
          <w:color w:val="000000" w:themeColor="text1"/>
        </w:rPr>
        <w:t xml:space="preserve">, and </w:t>
      </w:r>
      <w:r w:rsidR="00DF4C43">
        <w:rPr>
          <w:color w:val="000000" w:themeColor="text1"/>
        </w:rPr>
        <w:t xml:space="preserve">relatively more </w:t>
      </w:r>
      <w:r w:rsidRPr="004C31F3">
        <w:rPr>
          <w:color w:val="000000" w:themeColor="text1"/>
        </w:rPr>
        <w:t>negative passage halves</w:t>
      </w:r>
      <w:r w:rsidR="00066C3A">
        <w:rPr>
          <w:color w:val="000000" w:themeColor="text1"/>
        </w:rPr>
        <w:t>, which</w:t>
      </w:r>
      <w:r w:rsidRPr="004C31F3">
        <w:rPr>
          <w:color w:val="000000" w:themeColor="text1"/>
        </w:rPr>
        <w:t xml:space="preserve"> </w:t>
      </w:r>
      <w:r w:rsidR="00B44337">
        <w:rPr>
          <w:color w:val="000000" w:themeColor="text1"/>
        </w:rPr>
        <w:t>ranged from 4.76 to 5.01 (mean</w:t>
      </w:r>
      <w:r w:rsidR="006D6578">
        <w:rPr>
          <w:color w:val="000000" w:themeColor="text1"/>
        </w:rPr>
        <w:t> = </w:t>
      </w:r>
      <w:r w:rsidR="00B44337">
        <w:rPr>
          <w:color w:val="000000" w:themeColor="text1"/>
        </w:rPr>
        <w:t>4.93)</w:t>
      </w:r>
      <w:r w:rsidRPr="004C31F3">
        <w:rPr>
          <w:color w:val="000000" w:themeColor="text1"/>
        </w:rPr>
        <w:t xml:space="preserve">. </w:t>
      </w:r>
      <w:r w:rsidR="00DF4C43">
        <w:rPr>
          <w:color w:val="000000" w:themeColor="text1"/>
        </w:rPr>
        <w:t>Note that hypotheses for the current</w:t>
      </w:r>
      <w:r w:rsidR="00BE65D9">
        <w:rPr>
          <w:color w:val="000000" w:themeColor="text1"/>
        </w:rPr>
        <w:t xml:space="preserve"> study</w:t>
      </w:r>
      <w:r w:rsidR="00DF4C43">
        <w:rPr>
          <w:color w:val="000000" w:themeColor="text1"/>
        </w:rPr>
        <w:t xml:space="preserve"> conceptualize valence as existing on a continuum</w:t>
      </w:r>
      <w:r w:rsidR="00BE65D9">
        <w:rPr>
          <w:color w:val="000000" w:themeColor="text1"/>
        </w:rPr>
        <w:t xml:space="preserve"> and do not depend on distinguishing between explicitly val</w:t>
      </w:r>
      <w:r w:rsidR="00126030">
        <w:rPr>
          <w:color w:val="000000" w:themeColor="text1"/>
        </w:rPr>
        <w:t>e</w:t>
      </w:r>
      <w:r w:rsidR="00BE65D9">
        <w:rPr>
          <w:color w:val="000000" w:themeColor="text1"/>
        </w:rPr>
        <w:t>nced vs. “neutral” stimuli. As such, we refer to passage halves with higher/lower mean valence ratings as “relatively more positive” and “relatively more negative</w:t>
      </w:r>
      <w:r w:rsidR="00126030">
        <w:rPr>
          <w:color w:val="000000" w:themeColor="text1"/>
        </w:rPr>
        <w:t>,</w:t>
      </w:r>
      <w:r w:rsidR="00BE65D9">
        <w:rPr>
          <w:color w:val="000000" w:themeColor="text1"/>
        </w:rPr>
        <w:t>” respectively</w:t>
      </w:r>
      <w:r w:rsidR="00CB5EDA">
        <w:rPr>
          <w:color w:val="000000" w:themeColor="text1"/>
        </w:rPr>
        <w:t xml:space="preserve"> (for convenience, we also refer to these passage halves in the shorthand as “positive” and “negative” within the manuscript)</w:t>
      </w:r>
      <w:r w:rsidR="00BE65D9">
        <w:rPr>
          <w:color w:val="000000" w:themeColor="text1"/>
        </w:rPr>
        <w:t>. To</w:t>
      </w:r>
      <w:r w:rsidR="003C523C">
        <w:rPr>
          <w:color w:val="000000" w:themeColor="text1"/>
        </w:rPr>
        <w:t xml:space="preserve"> create </w:t>
      </w:r>
      <w:r w:rsidR="00FA05CA">
        <w:rPr>
          <w:color w:val="000000" w:themeColor="text1"/>
        </w:rPr>
        <w:t>the</w:t>
      </w:r>
      <w:r w:rsidR="003C523C">
        <w:rPr>
          <w:color w:val="000000" w:themeColor="text1"/>
        </w:rPr>
        <w:t xml:space="preserve"> emotional “volta”, s</w:t>
      </w:r>
      <w:r w:rsidRPr="004C31F3">
        <w:rPr>
          <w:color w:val="000000" w:themeColor="text1"/>
        </w:rPr>
        <w:t xml:space="preserve">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w:t>
      </w:r>
      <w:r w:rsidR="00DF4C43">
        <w:rPr>
          <w:color w:val="000000" w:themeColor="text1"/>
        </w:rPr>
        <w:t xml:space="preserve">relatively more </w:t>
      </w:r>
      <w:r w:rsidR="004E4BCC" w:rsidRPr="004E4BCC">
        <w:rPr>
          <w:color w:val="000000" w:themeColor="text1"/>
        </w:rPr>
        <w:t>positive</w:t>
      </w:r>
      <w:r w:rsidR="00DF4C43">
        <w:rPr>
          <w:color w:val="000000" w:themeColor="text1"/>
        </w:rPr>
        <w:t>/</w:t>
      </w:r>
      <w:r w:rsidR="004E4BCC" w:rsidRPr="004E4BCC">
        <w:rPr>
          <w:color w:val="000000" w:themeColor="text1"/>
        </w:rPr>
        <w:t xml:space="preserve">negative passage halves were significantly different from one another in average valence rating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1638.01</w:t>
      </w:r>
      <w:r w:rsidR="004E4BCC" w:rsidRPr="004E4BCC">
        <w:rPr>
          <w:color w:val="000000" w:themeColor="text1"/>
        </w:rPr>
        <w:t>, p</w:t>
      </w:r>
      <w:r w:rsidR="007F3BC9">
        <w:rPr>
          <w:color w:val="000000" w:themeColor="text1"/>
        </w:rPr>
        <w:t> &lt; </w:t>
      </w:r>
      <w:r w:rsidR="00B44337">
        <w:rPr>
          <w:color w:val="000000" w:themeColor="text1"/>
        </w:rPr>
        <w:t>0</w:t>
      </w:r>
      <w:r w:rsidR="004E4BCC" w:rsidRPr="004E4BCC">
        <w:rPr>
          <w:color w:val="000000" w:themeColor="text1"/>
        </w:rPr>
        <w:t>.001</w:t>
      </w:r>
      <w:r w:rsidR="007B7BEE">
        <w:rPr>
          <w:color w:val="000000" w:themeColor="text1"/>
        </w:rPr>
        <w:t>]</w:t>
      </w:r>
      <w:r w:rsidR="004E4BCC" w:rsidRPr="004E4BCC">
        <w:rPr>
          <w:color w:val="000000" w:themeColor="text1"/>
        </w:rPr>
        <w:t xml:space="preserve"> whereas there was no significant difference in valence rating as a function of passage posi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481486">
        <w:rPr>
          <w:color w:val="000000" w:themeColor="text1"/>
        </w:rPr>
        <w:t> </w:t>
      </w:r>
      <w:r w:rsidR="006D6578">
        <w:rPr>
          <w:color w:val="000000" w:themeColor="text1"/>
        </w:rPr>
        <w:t>= </w:t>
      </w:r>
      <w:r w:rsidR="00B44337">
        <w:rPr>
          <w:color w:val="000000" w:themeColor="text1"/>
        </w:rPr>
        <w:t>0.14</w:t>
      </w:r>
      <w:r w:rsidR="004E4BCC" w:rsidRPr="004E4BCC">
        <w:rPr>
          <w:color w:val="000000" w:themeColor="text1"/>
        </w:rPr>
        <w:t>, p</w:t>
      </w:r>
      <w:r w:rsidR="006D6578">
        <w:rPr>
          <w:color w:val="000000" w:themeColor="text1"/>
        </w:rPr>
        <w:t> = </w:t>
      </w:r>
      <w:r w:rsidR="00B44337">
        <w:rPr>
          <w:color w:val="000000" w:themeColor="text1"/>
        </w:rPr>
        <w:t>0.7</w:t>
      </w:r>
      <w:r w:rsidR="00763C8B">
        <w:rPr>
          <w:color w:val="000000" w:themeColor="text1"/>
        </w:rPr>
        <w:t>15</w:t>
      </w:r>
      <w:r w:rsidR="007B7BEE">
        <w:rPr>
          <w:color w:val="000000" w:themeColor="text1"/>
        </w:rPr>
        <w:t>]</w:t>
      </w:r>
      <w:r w:rsidR="004E4BCC" w:rsidRPr="004E4BCC">
        <w:rPr>
          <w:color w:val="000000" w:themeColor="text1"/>
        </w:rPr>
        <w:t xml:space="preserve"> nor any interac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3.57</w:t>
      </w:r>
      <w:r w:rsidR="004E4BCC" w:rsidRPr="004E4BCC">
        <w:rPr>
          <w:color w:val="000000" w:themeColor="text1"/>
        </w:rPr>
        <w:t>, p</w:t>
      </w:r>
      <w:r w:rsidR="006D6578">
        <w:rPr>
          <w:color w:val="000000" w:themeColor="text1"/>
        </w:rPr>
        <w:t> = </w:t>
      </w:r>
      <w:r w:rsidR="00B44337">
        <w:rPr>
          <w:color w:val="000000" w:themeColor="text1"/>
        </w:rPr>
        <w:t>0.0</w:t>
      </w:r>
      <w:r w:rsidR="00E91863">
        <w:rPr>
          <w:color w:val="000000" w:themeColor="text1"/>
        </w:rPr>
        <w:t>6</w:t>
      </w:r>
      <w:r w:rsidR="00B44337">
        <w:rPr>
          <w:color w:val="000000" w:themeColor="text1"/>
        </w:rPr>
        <w:t>7</w:t>
      </w:r>
      <w:r w:rsidR="007B7BEE">
        <w:rPr>
          <w:color w:val="000000" w:themeColor="text1"/>
        </w:rPr>
        <w:t>]</w:t>
      </w:r>
      <w:r w:rsidRPr="004C31F3">
        <w:rPr>
          <w:color w:val="000000" w:themeColor="text1"/>
        </w:rPr>
        <w:t xml:space="preserve">. No explicit effort was </w:t>
      </w:r>
      <w:r w:rsidRPr="004C31F3">
        <w:rPr>
          <w:color w:val="000000" w:themeColor="text1"/>
        </w:rPr>
        <w:lastRenderedPageBreak/>
        <w:t xml:space="preserve">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w:t>
      </w:r>
      <w:r w:rsidR="008504F6">
        <w:rPr>
          <w:color w:val="000000" w:themeColor="text1"/>
        </w:rPr>
        <w:t xml:space="preserve">Similar to our handling of averaged valence values, we imputed the median frequency rating for words with no relevant entry in the corpus. Beyond word frequency and lexical valence, </w:t>
      </w:r>
      <w:r w:rsidR="00734F53">
        <w:rPr>
          <w:color w:val="000000" w:themeColor="text1"/>
        </w:rPr>
        <w:t>n</w:t>
      </w:r>
      <w:r w:rsidR="00EE21F0" w:rsidRPr="00EE21F0">
        <w:rPr>
          <w:color w:val="000000" w:themeColor="text1"/>
        </w:rPr>
        <w:t xml:space="preserve">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w:t>
      </w:r>
      <w:r w:rsidR="005012AF">
        <w:rPr>
          <w:color w:val="000000" w:themeColor="text1"/>
        </w:rPr>
        <w:fldChar w:fldCharType="begin"/>
      </w:r>
      <w:r w:rsidR="00244F63">
        <w:rPr>
          <w:color w:val="000000" w:themeColor="text1"/>
        </w:rPr>
        <w:instrText xml:space="preserve"> ADDIN ZOTERO_ITEM CSL_CITATION {"citationID":"a1a0i36k44q","properties":{"formattedCitation":"(Flesch, 1948)","plainCitation":"(Flesch, 1948)","noteIndex":0},"citationItems":[{"id":4269,"uris":["http://zotero.org/users/7928190/items/8Q5WFZXL"],"itemData":{"id":4269,"type":"article-journal","container-title":"Journal of Applied Psychology","DOI":"10.1037/h0057532","ISSN":"1939-1854, 0021-9010","issue":"3","journalAbbreviation":"Journal of Applied Psychology","language":"en","page":"221-233","source":"DOI.org (Crossref)","title":"A new readability yardstick.","volume":"32","author":[{"family":"Flesch","given":"Rudolph"}],"issued":{"date-parts":[["1948"]]}}}],"schema":"https://github.com/citation-style-language/schema/raw/master/csl-citation.json"} </w:instrText>
      </w:r>
      <w:r w:rsidR="005012AF">
        <w:rPr>
          <w:color w:val="000000" w:themeColor="text1"/>
        </w:rPr>
        <w:fldChar w:fldCharType="separate"/>
      </w:r>
      <w:r w:rsidR="00244F63" w:rsidRPr="00244F63">
        <w:rPr>
          <w:color w:val="000000"/>
        </w:rPr>
        <w:t>(Flesch, 1948)</w:t>
      </w:r>
      <w:r w:rsidR="005012AF">
        <w:rPr>
          <w:color w:val="000000" w:themeColor="text1"/>
        </w:rPr>
        <w:fldChar w:fldCharType="end"/>
      </w:r>
      <w:r w:rsidR="00EE21F0" w:rsidRPr="00EE21F0">
        <w:rPr>
          <w:color w:val="000000" w:themeColor="text1"/>
        </w:rPr>
        <w:t>. The passage stimuli for the current study were constructed such they did not differ in reading ease</w:t>
      </w:r>
      <w:r w:rsidR="00113F6E">
        <w:rPr>
          <w:color w:val="000000" w:themeColor="text1"/>
        </w:rPr>
        <w:t>, neither</w:t>
      </w:r>
      <w:r w:rsidR="00EE21F0" w:rsidRPr="00EE21F0">
        <w:rPr>
          <w:color w:val="000000" w:themeColor="text1"/>
        </w:rPr>
        <w:t xml:space="preserve"> as a function of passage posi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06, p</w:t>
      </w:r>
      <w:r w:rsidR="006D6578">
        <w:rPr>
          <w:color w:val="000000" w:themeColor="text1"/>
        </w:rPr>
        <w:t> = </w:t>
      </w:r>
      <w:r w:rsidR="00763C8B">
        <w:rPr>
          <w:color w:val="000000" w:themeColor="text1"/>
        </w:rPr>
        <w:t>0</w:t>
      </w:r>
      <w:r w:rsidR="00EE21F0" w:rsidRPr="00EE21F0">
        <w:rPr>
          <w:color w:val="000000" w:themeColor="text1"/>
        </w:rPr>
        <w:t>.806</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valence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61, p</w:t>
      </w:r>
      <w:r w:rsidR="006D6578">
        <w:rPr>
          <w:color w:val="000000" w:themeColor="text1"/>
        </w:rPr>
        <w:t> = </w:t>
      </w:r>
      <w:r w:rsidR="00763C8B">
        <w:rPr>
          <w:color w:val="000000" w:themeColor="text1"/>
        </w:rPr>
        <w:t>0</w:t>
      </w:r>
      <w:r w:rsidR="00EE21F0" w:rsidRPr="00EE21F0">
        <w:rPr>
          <w:color w:val="000000" w:themeColor="text1"/>
        </w:rPr>
        <w:t>.439</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their interac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2.84, p</w:t>
      </w:r>
      <w:r w:rsidR="006D6578">
        <w:rPr>
          <w:color w:val="000000" w:themeColor="text1"/>
        </w:rPr>
        <w:t> = </w:t>
      </w:r>
      <w:r w:rsidR="00763C8B">
        <w:rPr>
          <w:color w:val="000000" w:themeColor="text1"/>
        </w:rPr>
        <w:t>0</w:t>
      </w:r>
      <w:r w:rsidR="00EE21F0" w:rsidRPr="00EE21F0">
        <w:rPr>
          <w:color w:val="000000" w:themeColor="text1"/>
        </w:rPr>
        <w:t>.100</w:t>
      </w:r>
      <w:r w:rsidR="00F87FCC">
        <w:rPr>
          <w:color w:val="000000" w:themeColor="text1"/>
        </w:rPr>
        <w:t>]</w:t>
      </w:r>
      <w:r w:rsidR="00EE21F0" w:rsidRPr="00EE21F0">
        <w:rPr>
          <w:color w:val="000000" w:themeColor="text1"/>
        </w:rPr>
        <w:t>.</w:t>
      </w:r>
      <w:r w:rsidR="00EE21F0">
        <w:rPr>
          <w:color w:val="000000" w:themeColor="text1"/>
        </w:rPr>
        <w:t xml:space="preserve"> </w:t>
      </w:r>
      <w:r w:rsidR="00A411F0">
        <w:rPr>
          <w:color w:val="000000" w:themeColor="text1"/>
        </w:rPr>
        <w:t>Additionally, we confirmed that passage</w:t>
      </w:r>
      <w:r w:rsidR="00F42B67">
        <w:rPr>
          <w:color w:val="000000" w:themeColor="text1"/>
        </w:rPr>
        <w:t xml:space="preserve"> halve</w:t>
      </w:r>
      <w:r w:rsidR="00A411F0">
        <w:rPr>
          <w:color w:val="000000" w:themeColor="text1"/>
        </w:rPr>
        <w:t>s did not differ in number of words</w:t>
      </w:r>
      <w:r w:rsidR="00113F6E">
        <w:rPr>
          <w:color w:val="000000" w:themeColor="text1"/>
        </w:rPr>
        <w:t>, neither</w:t>
      </w:r>
      <w:r w:rsidR="00BE65D9">
        <w:rPr>
          <w:color w:val="000000" w:themeColor="text1"/>
        </w:rPr>
        <w:t xml:space="preserve"> as a function of</w:t>
      </w:r>
      <w:r w:rsidR="00A411F0">
        <w:rPr>
          <w:color w:val="000000" w:themeColor="text1"/>
        </w:rPr>
        <w:t xml:space="preserve"> </w:t>
      </w:r>
      <w:r w:rsidR="00BE65D9">
        <w:rPr>
          <w:color w:val="000000" w:themeColor="text1"/>
        </w:rPr>
        <w:t xml:space="preserve">passage </w:t>
      </w:r>
      <w:r w:rsidR="00A411F0" w:rsidRPr="00A411F0">
        <w:rPr>
          <w:color w:val="000000" w:themeColor="text1"/>
        </w:rPr>
        <w:t>position</w:t>
      </w:r>
      <w:r w:rsidR="00A0793A">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03, p</w:t>
      </w:r>
      <w:r w:rsidR="006D6578">
        <w:rPr>
          <w:color w:val="000000" w:themeColor="text1"/>
        </w:rPr>
        <w:t> = </w:t>
      </w:r>
      <w:r w:rsidR="00A411F0" w:rsidRPr="00A411F0">
        <w:rPr>
          <w:color w:val="000000" w:themeColor="text1"/>
        </w:rPr>
        <w:t>0.87</w:t>
      </w:r>
      <w:r w:rsidR="0006640D">
        <w:rPr>
          <w:color w:val="000000" w:themeColor="text1"/>
        </w:rPr>
        <w:t>6</w:t>
      </w:r>
      <w:r w:rsidR="00F87FCC">
        <w:rPr>
          <w:color w:val="000000" w:themeColor="text1"/>
        </w:rPr>
        <w:t>]</w:t>
      </w:r>
      <w:r w:rsidR="005A16BE">
        <w:rPr>
          <w:color w:val="000000" w:themeColor="text1"/>
        </w:rPr>
        <w:t xml:space="preserve"> nor</w:t>
      </w:r>
      <w:r w:rsidR="00A411F0" w:rsidRPr="00A411F0">
        <w:rPr>
          <w:color w:val="000000" w:themeColor="text1"/>
        </w:rPr>
        <w:t xml:space="preserve"> valence</w:t>
      </w:r>
      <w:r w:rsidR="005A16BE">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w:t>
      </w:r>
      <w:r w:rsidR="00B82581">
        <w:rPr>
          <w:color w:val="000000" w:themeColor="text1"/>
        </w:rPr>
        <w:t>0</w:t>
      </w:r>
      <w:r w:rsidR="00A411F0" w:rsidRPr="00A411F0">
        <w:rPr>
          <w:color w:val="000000" w:themeColor="text1"/>
        </w:rPr>
        <w:t>4, p</w:t>
      </w:r>
      <w:r w:rsidR="006D6578">
        <w:rPr>
          <w:color w:val="000000" w:themeColor="text1"/>
        </w:rPr>
        <w:t> = </w:t>
      </w:r>
      <w:r w:rsidR="00A411F0" w:rsidRPr="00A411F0">
        <w:rPr>
          <w:color w:val="000000" w:themeColor="text1"/>
        </w:rPr>
        <w:t>0.83</w:t>
      </w:r>
      <w:r w:rsidR="009A0FC6">
        <w:rPr>
          <w:color w:val="000000" w:themeColor="text1"/>
        </w:rPr>
        <w:t>9</w:t>
      </w:r>
      <w:r w:rsidR="00F87FCC">
        <w:rPr>
          <w:color w:val="000000" w:themeColor="text1"/>
        </w:rPr>
        <w:t>]</w:t>
      </w:r>
      <w:r w:rsidR="005A16BE">
        <w:rPr>
          <w:color w:val="000000" w:themeColor="text1"/>
        </w:rPr>
        <w:t xml:space="preserve"> nor their </w:t>
      </w:r>
      <w:r w:rsidR="00A411F0" w:rsidRPr="00A411F0">
        <w:rPr>
          <w:color w:val="000000" w:themeColor="text1"/>
        </w:rPr>
        <w:t xml:space="preserve">interaction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1</w:t>
      </w:r>
      <w:r w:rsidR="009A0FC6">
        <w:rPr>
          <w:color w:val="000000" w:themeColor="text1"/>
        </w:rPr>
        <w:t>4</w:t>
      </w:r>
      <w:r w:rsidR="00A411F0" w:rsidRPr="00A411F0">
        <w:rPr>
          <w:color w:val="000000" w:themeColor="text1"/>
        </w:rPr>
        <w:t>, p</w:t>
      </w:r>
      <w:r w:rsidR="006D6578">
        <w:rPr>
          <w:color w:val="000000" w:themeColor="text1"/>
        </w:rPr>
        <w:t> = </w:t>
      </w:r>
      <w:r w:rsidR="00A411F0" w:rsidRPr="00A411F0">
        <w:rPr>
          <w:color w:val="000000" w:themeColor="text1"/>
        </w:rPr>
        <w:t>0.7</w:t>
      </w:r>
      <w:r w:rsidR="009A0FC6">
        <w:rPr>
          <w:color w:val="000000" w:themeColor="text1"/>
        </w:rPr>
        <w:t>11</w:t>
      </w:r>
      <w:r w:rsidR="00F87FCC">
        <w:rPr>
          <w:color w:val="000000" w:themeColor="text1"/>
        </w:rPr>
        <w:t>]</w:t>
      </w:r>
      <w:r w:rsidR="005A16BE">
        <w:rPr>
          <w:color w:val="000000" w:themeColor="text1"/>
        </w:rPr>
        <w:t xml:space="preserve">. </w:t>
      </w:r>
      <w:r w:rsidR="00113F6E">
        <w:rPr>
          <w:color w:val="000000" w:themeColor="text1"/>
        </w:rPr>
        <w:t>Likewise, p</w:t>
      </w:r>
      <w:r w:rsidR="005A16BE">
        <w:rPr>
          <w:color w:val="000000" w:themeColor="text1"/>
        </w:rPr>
        <w:t>assage halves did not differ in</w:t>
      </w:r>
      <w:r w:rsidR="00A411F0">
        <w:rPr>
          <w:color w:val="000000" w:themeColor="text1"/>
        </w:rPr>
        <w:t xml:space="preserve"> number of syllables</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B82581" w:rsidRPr="00B82581">
        <w:rPr>
          <w:color w:val="000000" w:themeColor="text1"/>
        </w:rPr>
        <w:t xml:space="preserve">posi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01, p</w:t>
      </w:r>
      <w:r w:rsidR="006D6578">
        <w:rPr>
          <w:color w:val="000000" w:themeColor="text1"/>
        </w:rPr>
        <w:t> = </w:t>
      </w:r>
      <w:r w:rsidR="00B82581" w:rsidRPr="00B82581">
        <w:rPr>
          <w:color w:val="000000" w:themeColor="text1"/>
        </w:rPr>
        <w:t>0.935</w:t>
      </w:r>
      <w:r w:rsidR="00C96F39">
        <w:rPr>
          <w:color w:val="000000" w:themeColor="text1"/>
        </w:rPr>
        <w:t>]</w:t>
      </w:r>
      <w:r w:rsidR="005A16BE">
        <w:rPr>
          <w:color w:val="000000" w:themeColor="text1"/>
        </w:rPr>
        <w:t xml:space="preserve"> nor</w:t>
      </w:r>
      <w:r w:rsidR="00B82581" w:rsidRPr="00B82581">
        <w:rPr>
          <w:color w:val="000000" w:themeColor="text1"/>
        </w:rPr>
        <w:t xml:space="preserve"> valence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18, p</w:t>
      </w:r>
      <w:r w:rsidR="006D6578">
        <w:rPr>
          <w:color w:val="000000" w:themeColor="text1"/>
        </w:rPr>
        <w:t> = </w:t>
      </w:r>
      <w:r w:rsidR="00B82581" w:rsidRPr="00B82581">
        <w:rPr>
          <w:color w:val="000000" w:themeColor="text1"/>
        </w:rPr>
        <w:t>0.673</w:t>
      </w:r>
      <w:r w:rsidR="00C96F39">
        <w:rPr>
          <w:color w:val="000000" w:themeColor="text1"/>
        </w:rPr>
        <w:t>]</w:t>
      </w:r>
      <w:r w:rsidR="005A16BE">
        <w:rPr>
          <w:color w:val="000000" w:themeColor="text1"/>
        </w:rPr>
        <w:t xml:space="preserve"> nor their </w:t>
      </w:r>
      <w:r w:rsidR="00B82581" w:rsidRPr="00B82581">
        <w:rPr>
          <w:color w:val="000000" w:themeColor="text1"/>
        </w:rPr>
        <w:t xml:space="preserve">interac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80, p</w:t>
      </w:r>
      <w:r w:rsidR="006D6578">
        <w:rPr>
          <w:color w:val="000000" w:themeColor="text1"/>
        </w:rPr>
        <w:t> = </w:t>
      </w:r>
      <w:r w:rsidR="00B82581" w:rsidRPr="00B82581">
        <w:rPr>
          <w:color w:val="000000" w:themeColor="text1"/>
        </w:rPr>
        <w:t>0.377</w:t>
      </w:r>
      <w:r w:rsidR="00C96F39">
        <w:rPr>
          <w:color w:val="000000" w:themeColor="text1"/>
        </w:rPr>
        <w:t>]</w:t>
      </w:r>
      <w:r w:rsidR="005A16BE">
        <w:rPr>
          <w:color w:val="000000" w:themeColor="text1"/>
        </w:rPr>
        <w:t xml:space="preserve">. </w:t>
      </w:r>
      <w:r w:rsidR="00113F6E">
        <w:rPr>
          <w:color w:val="000000" w:themeColor="text1"/>
        </w:rPr>
        <w:t>P</w:t>
      </w:r>
      <w:r w:rsidR="005A16BE">
        <w:rPr>
          <w:color w:val="000000" w:themeColor="text1"/>
        </w:rPr>
        <w:t xml:space="preserve">assage halves </w:t>
      </w:r>
      <w:r w:rsidR="00113F6E">
        <w:rPr>
          <w:color w:val="000000" w:themeColor="text1"/>
        </w:rPr>
        <w:t xml:space="preserve">also </w:t>
      </w:r>
      <w:r w:rsidR="005A16BE">
        <w:rPr>
          <w:color w:val="000000" w:themeColor="text1"/>
        </w:rPr>
        <w:t>did not differ in</w:t>
      </w:r>
      <w:r w:rsidR="00A411F0">
        <w:rPr>
          <w:color w:val="000000" w:themeColor="text1"/>
        </w:rPr>
        <w:t xml:space="preserve"> average number of syllables per word</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366172" w:rsidRPr="00366172">
        <w:rPr>
          <w:color w:val="000000" w:themeColor="text1"/>
        </w:rPr>
        <w:t xml:space="preserve">posi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14, p</w:t>
      </w:r>
      <w:r w:rsidR="006D6578">
        <w:rPr>
          <w:color w:val="000000" w:themeColor="text1"/>
        </w:rPr>
        <w:t> = </w:t>
      </w:r>
      <w:r w:rsidR="00366172" w:rsidRPr="00366172">
        <w:rPr>
          <w:color w:val="000000" w:themeColor="text1"/>
        </w:rPr>
        <w:t>0.7</w:t>
      </w:r>
      <w:r w:rsidR="0035217D">
        <w:rPr>
          <w:color w:val="000000" w:themeColor="text1"/>
        </w:rPr>
        <w:t>12</w:t>
      </w:r>
      <w:r w:rsidR="00C96F39">
        <w:rPr>
          <w:color w:val="000000" w:themeColor="text1"/>
        </w:rPr>
        <w:t>]</w:t>
      </w:r>
      <w:r w:rsidR="005A16BE">
        <w:rPr>
          <w:color w:val="000000" w:themeColor="text1"/>
        </w:rPr>
        <w:t xml:space="preserve"> nor </w:t>
      </w:r>
      <w:r w:rsidR="00366172" w:rsidRPr="00366172">
        <w:rPr>
          <w:color w:val="000000" w:themeColor="text1"/>
        </w:rPr>
        <w:t>valence</w:t>
      </w:r>
      <w:r w:rsidR="00C96F39">
        <w:rPr>
          <w:color w:val="000000" w:themeColor="text1"/>
        </w:rPr>
        <w:t xml:space="preserve"> [</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2</w:t>
      </w:r>
      <w:r w:rsidR="0035217D">
        <w:rPr>
          <w:color w:val="000000" w:themeColor="text1"/>
        </w:rPr>
        <w:t>1</w:t>
      </w:r>
      <w:r w:rsidR="00366172" w:rsidRPr="00366172">
        <w:rPr>
          <w:color w:val="000000" w:themeColor="text1"/>
        </w:rPr>
        <w:t>, p</w:t>
      </w:r>
      <w:r w:rsidR="006D6578">
        <w:rPr>
          <w:color w:val="000000" w:themeColor="text1"/>
        </w:rPr>
        <w:t> = </w:t>
      </w:r>
      <w:r w:rsidR="00366172" w:rsidRPr="00366172">
        <w:rPr>
          <w:color w:val="000000" w:themeColor="text1"/>
        </w:rPr>
        <w:t>0.64</w:t>
      </w:r>
      <w:r w:rsidR="0035217D">
        <w:rPr>
          <w:color w:val="000000" w:themeColor="text1"/>
        </w:rPr>
        <w:t>8</w:t>
      </w:r>
      <w:r w:rsidR="00C96F39">
        <w:rPr>
          <w:color w:val="000000" w:themeColor="text1"/>
        </w:rPr>
        <w:t>]</w:t>
      </w:r>
      <w:r w:rsidR="005A16BE">
        <w:rPr>
          <w:color w:val="000000" w:themeColor="text1"/>
        </w:rPr>
        <w:t xml:space="preserve"> nor their</w:t>
      </w:r>
      <w:r w:rsidR="00366172" w:rsidRPr="00366172">
        <w:rPr>
          <w:color w:val="000000" w:themeColor="text1"/>
        </w:rPr>
        <w:t xml:space="preserve"> interac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1.</w:t>
      </w:r>
      <w:r w:rsidR="0035217D">
        <w:rPr>
          <w:color w:val="000000" w:themeColor="text1"/>
        </w:rPr>
        <w:t>8</w:t>
      </w:r>
      <w:r w:rsidR="00366172" w:rsidRPr="00366172">
        <w:rPr>
          <w:color w:val="000000" w:themeColor="text1"/>
        </w:rPr>
        <w:t>2, p</w:t>
      </w:r>
      <w:r w:rsidR="006D6578">
        <w:rPr>
          <w:color w:val="000000" w:themeColor="text1"/>
        </w:rPr>
        <w:t> = </w:t>
      </w:r>
      <w:r w:rsidR="00366172" w:rsidRPr="00366172">
        <w:rPr>
          <w:color w:val="000000" w:themeColor="text1"/>
        </w:rPr>
        <w:t>0.1</w:t>
      </w:r>
      <w:r w:rsidR="0035217D">
        <w:rPr>
          <w:color w:val="000000" w:themeColor="text1"/>
        </w:rPr>
        <w:t>86</w:t>
      </w:r>
      <w:r w:rsidR="00C96F39">
        <w:rPr>
          <w:color w:val="000000" w:themeColor="text1"/>
        </w:rPr>
        <w:t>]</w:t>
      </w:r>
      <w:r w:rsidR="00A411F0">
        <w:rPr>
          <w:color w:val="000000" w:themeColor="text1"/>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467EA4">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330F9DA6" w14:textId="77777777" w:rsidR="00DF407C" w:rsidRPr="004C31F3" w:rsidRDefault="00467EA4">
      <w:pPr>
        <w:rPr>
          <w:color w:val="000000" w:themeColor="text1"/>
        </w:rPr>
      </w:pPr>
      <w:r>
        <w:rPr>
          <w:noProof/>
          <w:color w:val="000000" w:themeColor="text1"/>
        </w:rPr>
        <w:drawing>
          <wp:inline distT="0" distB="0" distL="0" distR="0" wp14:anchorId="791FCAC9" wp14:editId="53B366EC">
            <wp:extent cx="5943600" cy="2320290"/>
            <wp:effectExtent l="0" t="0" r="0" b="3810"/>
            <wp:docPr id="1193310460" name="Picture 1" descr="A close-up of a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23028" name="Picture 1" descr="A close-up of a chart&#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320290"/>
                    </a:xfrm>
                    <a:prstGeom prst="rect">
                      <a:avLst/>
                    </a:prstGeom>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48046C6"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6827E801" wp14:editId="5DFC528A">
            <wp:extent cx="5129213" cy="3542773"/>
            <wp:effectExtent l="0" t="0" r="0" b="0"/>
            <wp:docPr id="75086808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27C16BB4"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D42B1C">
        <w:rPr>
          <w:color w:val="000000" w:themeColor="text1"/>
        </w:rPr>
        <w:t xml:space="preserve">Participants also completed a battery of questionnaires </w:t>
      </w:r>
      <w:r w:rsidR="004D7505">
        <w:rPr>
          <w:color w:val="000000" w:themeColor="text1"/>
        </w:rPr>
        <w:t>and</w:t>
      </w:r>
      <w:r w:rsidR="00D42B1C" w:rsidRPr="00D42B1C">
        <w:rPr>
          <w:color w:val="000000" w:themeColor="text1"/>
        </w:rPr>
        <w:t xml:space="preserve"> additional behavioral tasks;</w:t>
      </w:r>
      <w:r w:rsidR="004D7505">
        <w:rPr>
          <w:color w:val="000000" w:themeColor="text1"/>
        </w:rPr>
        <w:t xml:space="preserve"> a subset of the questionnaire data was analyzed in a series of control analyses to rule out potential confounds arising from demographic or affective state/trait</w:t>
      </w:r>
      <w:r w:rsidR="00380152">
        <w:rPr>
          <w:color w:val="000000" w:themeColor="text1"/>
        </w:rPr>
        <w:t xml:space="preserve"> variables</w:t>
      </w:r>
      <w:r w:rsidR="004D7505">
        <w:rPr>
          <w:color w:val="000000" w:themeColor="text1"/>
        </w:rPr>
        <w:t xml:space="preserve"> (see supplement</w:t>
      </w:r>
      <w:r w:rsidR="009E7C66">
        <w:rPr>
          <w:color w:val="000000" w:themeColor="text1"/>
        </w:rPr>
        <w:t xml:space="preserve"> for details</w:t>
      </w:r>
      <w:r w:rsidR="004D7505">
        <w:rPr>
          <w:color w:val="000000" w:themeColor="text1"/>
        </w:rPr>
        <w:t xml:space="preserve">) whereas other </w:t>
      </w:r>
      <w:r w:rsidR="00D42B1C" w:rsidRPr="00D42B1C">
        <w:rPr>
          <w:color w:val="000000" w:themeColor="text1"/>
        </w:rPr>
        <w:t xml:space="preserve">data </w:t>
      </w:r>
      <w:r w:rsidR="00380152">
        <w:rPr>
          <w:color w:val="000000" w:themeColor="text1"/>
        </w:rPr>
        <w:t>were</w:t>
      </w:r>
      <w:r w:rsidR="00380152" w:rsidRPr="00D42B1C">
        <w:rPr>
          <w:color w:val="000000" w:themeColor="text1"/>
        </w:rPr>
        <w:t xml:space="preserve"> </w:t>
      </w:r>
      <w:r w:rsidR="00D42B1C" w:rsidRPr="00D42B1C">
        <w:rPr>
          <w:color w:val="000000" w:themeColor="text1"/>
        </w:rPr>
        <w:t>beyond the scope of the current report and are not discussed further.</w:t>
      </w:r>
      <w:r w:rsidR="00D42B1C">
        <w:rPr>
          <w:color w:val="000000" w:themeColor="text1"/>
        </w:rPr>
        <w:t xml:space="preserve"> </w:t>
      </w:r>
      <w:r w:rsidR="00380152">
        <w:rPr>
          <w:color w:val="000000" w:themeColor="text1"/>
        </w:rPr>
        <w:t>Participants</w:t>
      </w:r>
      <w:r w:rsidRPr="004C31F3">
        <w:rPr>
          <w:color w:val="000000" w:themeColor="text1"/>
        </w:rPr>
        <w:t xml:space="preserve">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For each question, four possible answers were presented (chance performance</w:t>
      </w:r>
      <w:r w:rsidR="006D6578">
        <w:rPr>
          <w:color w:val="000000" w:themeColor="text1"/>
        </w:rPr>
        <w:t> = </w:t>
      </w:r>
      <w:r w:rsidRPr="004C31F3">
        <w:rPr>
          <w:color w:val="000000" w:themeColor="text1"/>
        </w:rPr>
        <w:t xml:space="preserve">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008B3AB1">
        <w:rPr>
          <w:color w:val="000000" w:themeColor="text1"/>
        </w:rPr>
        <w:t xml:space="preserve"> (see Figure 2)</w:t>
      </w:r>
      <w:r w:rsidRPr="004C31F3">
        <w:rPr>
          <w:color w:val="000000" w:themeColor="text1"/>
        </w:rPr>
        <w:t>.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w:t>
      </w:r>
      <w:r w:rsidRPr="004C31F3">
        <w:rPr>
          <w:color w:val="000000" w:themeColor="text1"/>
        </w:rPr>
        <w:lastRenderedPageBreak/>
        <w:t>to-negative + 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1823C506"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xml:space="preserve">. For each passage, for each reader, three time points were recorded: the onset of the first syllable in the first word of the passage, the onset of the first syllable in the switch word (denoting the border between the first and second half of the passage), and the end of the </w:t>
      </w:r>
      <w:r w:rsidR="00D037FB">
        <w:rPr>
          <w:color w:val="000000" w:themeColor="text1"/>
        </w:rPr>
        <w:t>rime</w:t>
      </w:r>
      <w:r w:rsidRPr="004C31F3">
        <w:rPr>
          <w:color w:val="000000" w:themeColor="text1"/>
        </w:rPr>
        <w:t xml:space="preserve">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47B65098" w:rsidR="00DF407C" w:rsidRPr="004C31F3" w:rsidRDefault="00000000" w:rsidP="003B508A">
      <w:pPr>
        <w:spacing w:line="480" w:lineRule="auto"/>
        <w:ind w:firstLine="360"/>
        <w:rPr>
          <w:color w:val="000000" w:themeColor="text1"/>
        </w:rPr>
      </w:pPr>
      <w:r w:rsidRPr="004C31F3">
        <w:rPr>
          <w:color w:val="000000" w:themeColor="text1"/>
        </w:rPr>
        <w:t xml:space="preserve">Reading speed per participant was calculated as the total number of </w:t>
      </w:r>
      <w:r w:rsidR="009C6718">
        <w:rPr>
          <w:color w:val="000000" w:themeColor="text1"/>
        </w:rPr>
        <w:t xml:space="preserve">words in the passage half divided by the total number of </w:t>
      </w:r>
      <w:r w:rsidRPr="004C31F3">
        <w:rPr>
          <w:color w:val="000000" w:themeColor="text1"/>
        </w:rPr>
        <w:t>seconds spent reading</w:t>
      </w:r>
      <w:r w:rsidR="009C6718">
        <w:rPr>
          <w:color w:val="000000" w:themeColor="text1"/>
        </w:rPr>
        <w:t>, such that</w:t>
      </w:r>
      <w:r w:rsidRPr="004C31F3">
        <w:rPr>
          <w:color w:val="000000" w:themeColor="text1"/>
        </w:rPr>
        <w:t xml:space="preserve"> higher values for reading speed correspond to faster rates of oral reading.</w:t>
      </w:r>
      <w:r w:rsidR="007E2218">
        <w:rPr>
          <w:color w:val="000000" w:themeColor="text1"/>
        </w:rPr>
        <w:t xml:space="preserve"> We chose to operationalize reading speed as word</w:t>
      </w:r>
      <w:r w:rsidR="00D5306B">
        <w:rPr>
          <w:color w:val="000000" w:themeColor="text1"/>
        </w:rPr>
        <w:t>s</w:t>
      </w:r>
      <w:r w:rsidR="007E2218">
        <w:rPr>
          <w:color w:val="000000" w:themeColor="text1"/>
        </w:rPr>
        <w:t xml:space="preserve"> per </w:t>
      </w:r>
      <w:r w:rsidR="009E7C66">
        <w:rPr>
          <w:color w:val="000000" w:themeColor="text1"/>
        </w:rPr>
        <w:t>second</w:t>
      </w:r>
      <w:r w:rsidR="007E2218">
        <w:rPr>
          <w:color w:val="000000" w:themeColor="text1"/>
        </w:rPr>
        <w:t xml:space="preserve"> given that our planned predictors, valence and frequency, were both lexical level features. Additionally, </w:t>
      </w:r>
      <w:r w:rsidR="00423ACA">
        <w:rPr>
          <w:color w:val="000000" w:themeColor="text1"/>
        </w:rPr>
        <w:t xml:space="preserve">prior work has used words per </w:t>
      </w:r>
      <w:r w:rsidR="009E7C66">
        <w:rPr>
          <w:color w:val="000000" w:themeColor="text1"/>
        </w:rPr>
        <w:t>time-unit</w:t>
      </w:r>
      <w:r w:rsidR="00423ACA">
        <w:rPr>
          <w:color w:val="000000" w:themeColor="text1"/>
        </w:rPr>
        <w:t xml:space="preserve"> to analyze standardized </w:t>
      </w:r>
      <w:r w:rsidR="00423ACA">
        <w:rPr>
          <w:color w:val="000000" w:themeColor="text1"/>
        </w:rPr>
        <w:lastRenderedPageBreak/>
        <w:t>reading rates</w:t>
      </w:r>
      <w:r w:rsidR="000B681A">
        <w:rPr>
          <w:color w:val="000000" w:themeColor="text1"/>
        </w:rPr>
        <w:t xml:space="preserve"> of passage-length stimuli</w:t>
      </w:r>
      <w:r w:rsidR="00835B4F">
        <w:rPr>
          <w:color w:val="000000" w:themeColor="text1"/>
        </w:rPr>
        <w:t xml:space="preserve"> </w:t>
      </w:r>
      <w:r w:rsidR="00835B4F">
        <w:rPr>
          <w:color w:val="000000" w:themeColor="text1"/>
        </w:rPr>
        <w:fldChar w:fldCharType="begin"/>
      </w:r>
      <w:r w:rsidR="00DE2466">
        <w:rPr>
          <w:color w:val="000000" w:themeColor="text1"/>
        </w:rPr>
        <w:instrText xml:space="preserve"> ADDIN ZOTERO_ITEM CSL_CITATION {"citationID":"aillr08k2u","properties":{"formattedCitation":"(Lewandowski et al., 2003; Trauzettel-Klosinski &amp; Dietz, 2012)","plainCitation":"(Lewandowski et al., 2003; Trauzettel-Klosinski &amp; Dietz, 2012)","noteIndex":0},"citationItems":[{"id":4885,"uris":["http://zotero.org/users/7928190/items/SHZJSCV6"],"itemData":{"id":4885,"type":"article-journal","abstract":"There has been a steady increase in students with disabilities attending college and making requests for test accommodations. Most requests are for extended time, presumably due to slow reading speed. Tests of reading rate for adults have been criticized for poor psychometric adequacy, and no current norms exist regarding the expected reading rate for college students. This study examined reading rate via two methods, as well as their relationship to other reading measures. Ninety typical college students (67% female) were administered the Nelson Denny Reading Test (Reading Rate [NDRR] and Comprehension [NDC] tests), the Woodcock Johnson-III Reading Fluency (RF) and Word Attack (WA) tests, and three oral reading probes used to obtain words read correctly per minute (WRCM). On average, college students read 189 words correctly per minute based on oral reading probes and 231 wpm based on NDRR. The WRCM measure was more strongly related to RF and WA than was NDRR and was a better predictor of reading comprehension (NDC). It would appear that WRCM may be a better measure of reading rate than the often used, much criticized, Nelson Denny Reading Rate. Additional research on WRCM with adults is recommended.","container-title":"Journal of Psychoeducational Assessment","DOI":"10.1177/073428290302100202","ISSN":"0734-2829, 1557-5144","issue":"2","journalAbbreviation":"Journal of Psychoeducational Assessment","language":"en","page":"134-144","source":"DOI.org (Crossref)","title":"Assessment of Reading Rate in Postsecondary Students","volume":"21","author":[{"family":"Lewandowski","given":"Lawrence J."},{"family":"Codding","given":"Robin S."},{"family":"Kleinmann","given":"Ava E."},{"family":"Tucker","given":"Kimberly L."}],"issued":{"date-parts":[["2003",6]]}}},{"id":4889,"uris":["http://zotero.org/users/7928190/items/ZB5YY8BV"],"itemData":{"id":4889,"type":"article-journal","container-title":"Investigative Opthalmology &amp; Visual Science","DOI":"10.1167/iovs.11-8284","ISSN":"1552-5783","issue":"9","journalAbbreviation":"Invest. Ophthalmol. Vis. Sci.","language":"en","page":"5452","source":"DOI.org (Crossref)","title":"Standardized Assessment of Reading Performance: The New International Reading Speed Texts IReST","title-short":"Standardized Assessment of Reading Performance","volume":"53","author":[{"family":"Trauzettel-Klosinski","given":"Susanne"},{"family":"Dietz","given":"Klaus"}],"issued":{"date-parts":[["2012",8,13]]}}}],"schema":"https://github.com/citation-style-language/schema/raw/master/csl-citation.json"} </w:instrText>
      </w:r>
      <w:r w:rsidR="00835B4F">
        <w:rPr>
          <w:color w:val="000000" w:themeColor="text1"/>
        </w:rPr>
        <w:fldChar w:fldCharType="separate"/>
      </w:r>
      <w:r w:rsidR="00DE2466" w:rsidRPr="00DE2466">
        <w:rPr>
          <w:color w:val="000000"/>
        </w:rPr>
        <w:t>(Lewandowski et al., 2003; Trauzettel-Klosinski &amp; Dietz, 2012)</w:t>
      </w:r>
      <w:r w:rsidR="00835B4F">
        <w:rPr>
          <w:color w:val="000000" w:themeColor="text1"/>
        </w:rPr>
        <w:fldChar w:fldCharType="end"/>
      </w:r>
      <w:r w:rsidR="000B681A">
        <w:rPr>
          <w:color w:val="000000" w:themeColor="text1"/>
        </w:rPr>
        <w:t xml:space="preserve">, including assessments of </w:t>
      </w:r>
      <w:r w:rsidR="00423ACA">
        <w:rPr>
          <w:color w:val="000000" w:themeColor="text1"/>
        </w:rPr>
        <w:t xml:space="preserve">screen-based reading </w:t>
      </w:r>
      <w:r w:rsidR="00835B4F">
        <w:rPr>
          <w:color w:val="000000" w:themeColor="text1"/>
        </w:rPr>
        <w:fldChar w:fldCharType="begin"/>
      </w:r>
      <w:r w:rsidR="00DE2466">
        <w:rPr>
          <w:color w:val="000000" w:themeColor="text1"/>
        </w:rPr>
        <w:instrText xml:space="preserve"> ADDIN ZOTERO_ITEM CSL_CITATION {"citationID":"a2n2tskcom6","properties":{"formattedCitation":"(Wallace et al., 2022)","plainCitation":"(Wallace et al., 2022)","noteIndex":0},"citationItems":[{"id":4887,"uris":["http://zotero.org/users/7928190/items/IZM7XVEW"],"itemData":{"id":4887,"type":"article-journal","abstract":"In our age of ubiquitous digital displays, adults often read in short, opportunistic interludes. In this context of\n              Interlude Reading\n              , we consider if manipulating font choice can improve adult readers’ reading outcomes. Our studies normalize font size by human perception and use hundreds of crowdsourced participants to provide a foundation for understanding, which fonts people prefer and which fonts make them more effective readers. Participants’ reading speeds (measured in words-per-minute (WPM)) increased by 35% when comparing fastest and slowest fonts without affecting reading comprehension. High WPM variability across fonts suggests that one font does not fit all. We provide font recommendations related to higher reading speed and discuss the need for individuation, allowing digital devices to match their readers’ needs in the moment. We provide recommendations from one of the most significant online reading efforts to date. To complement this, we release our materials and tools with this article.","container-title":"ACM Transactions on Computer-Human Interaction","DOI":"10.1145/3502222","ISSN":"1073-0516, 1557-7325","issue":"4","journalAbbreviation":"ACM Trans. Comput.-Hum. Interact.","language":"en","page":"1-56","source":"DOI.org (Crossref)","title":"Towards Individuated Reading Experiences: Different Fonts Increase Reading Speed for Different Individuals","title-short":"Towards Individuated Reading Experiences","volume":"29","author":[{"family":"Wallace","given":"Shaun"},{"family":"Bylinskii","given":"Zoya"},{"family":"Dobres","given":"Jonathan"},{"family":"Kerr","given":"Bernard"},{"family":"Berlow","given":"Sam"},{"family":"Treitman","given":"Rick"},{"family":"Kumawat","given":"Nirmal"},{"family":"Arpin","given":"Kathleen"},{"family":"Miller","given":"Dave B."},{"family":"Huang","given":"Jeff"},{"family":"Sawyer","given":"Ben D."}],"issued":{"date-parts":[["2022",8,31]]}}}],"schema":"https://github.com/citation-style-language/schema/raw/master/csl-citation.json"} </w:instrText>
      </w:r>
      <w:r w:rsidR="00835B4F">
        <w:rPr>
          <w:color w:val="000000" w:themeColor="text1"/>
        </w:rPr>
        <w:fldChar w:fldCharType="separate"/>
      </w:r>
      <w:r w:rsidR="00DE2466" w:rsidRPr="00DE2466">
        <w:rPr>
          <w:color w:val="000000"/>
        </w:rPr>
        <w:t>(Wallace et al., 2022)</w:t>
      </w:r>
      <w:r w:rsidR="00835B4F">
        <w:rPr>
          <w:color w:val="000000" w:themeColor="text1"/>
        </w:rPr>
        <w:fldChar w:fldCharType="end"/>
      </w:r>
      <w:r w:rsidR="00423ACA">
        <w:rPr>
          <w:color w:val="000000" w:themeColor="text1"/>
        </w:rPr>
        <w:t>.</w:t>
      </w:r>
    </w:p>
    <w:p w14:paraId="368A2DA3" w14:textId="77777777" w:rsidR="00DF407C" w:rsidRPr="004C31F3" w:rsidRDefault="00DF407C">
      <w:pPr>
        <w:rPr>
          <w:color w:val="000000" w:themeColor="text1"/>
        </w:rPr>
      </w:pPr>
    </w:p>
    <w:p w14:paraId="6E05A453" w14:textId="7037A991" w:rsidR="00DF407C" w:rsidRPr="00793907" w:rsidRDefault="000304E7" w:rsidP="00793907">
      <w:pPr>
        <w:keepNext/>
        <w:spacing w:line="480" w:lineRule="auto"/>
        <w:rPr>
          <w:b/>
          <w:color w:val="000000" w:themeColor="text1"/>
        </w:rPr>
      </w:pPr>
      <w:r w:rsidRPr="00793907">
        <w:rPr>
          <w:b/>
          <w:color w:val="000000" w:themeColor="text1"/>
        </w:rPr>
        <w:t>Statistical Analyses</w:t>
      </w:r>
    </w:p>
    <w:p w14:paraId="1D8921B6" w14:textId="39A276F3" w:rsidR="00DF407C" w:rsidRPr="004C31F3" w:rsidRDefault="00000000" w:rsidP="00920B50">
      <w:pPr>
        <w:spacing w:line="480" w:lineRule="auto"/>
        <w:ind w:firstLine="360"/>
        <w:rPr>
          <w:color w:val="000000" w:themeColor="text1"/>
        </w:rPr>
      </w:pPr>
      <w:r w:rsidRPr="004C31F3">
        <w:rPr>
          <w:color w:val="000000" w:themeColor="text1"/>
        </w:rPr>
        <w:t>Reading comprehension questions after each stimulus passage were included to confirm task engagement. We removed four participants from further analysis due to low overall accuracy (≤ 50%</w:t>
      </w:r>
      <w:r w:rsidR="00AD780E">
        <w:rPr>
          <w:color w:val="000000" w:themeColor="text1"/>
        </w:rPr>
        <w:t>; chance performance = 25%</w:t>
      </w:r>
      <w:r w:rsidRPr="004C31F3">
        <w:rPr>
          <w:color w:val="000000" w:themeColor="text1"/>
        </w:rPr>
        <w:t>) across passage comprehension questions. Overall accuracy for the remaining participants was 79.7% (SD</w:t>
      </w:r>
      <w:r w:rsidR="006D6578">
        <w:rPr>
          <w:color w:val="000000" w:themeColor="text1"/>
        </w:rPr>
        <w:t> = </w:t>
      </w:r>
      <w:r w:rsidRPr="004C31F3">
        <w:rPr>
          <w:color w:val="000000" w:themeColor="text1"/>
        </w:rPr>
        <w:t>11.3%).</w:t>
      </w:r>
    </w:p>
    <w:p w14:paraId="30DF074E" w14:textId="28BA2770" w:rsidR="00DF407C" w:rsidRPr="004C31F3" w:rsidRDefault="00000000" w:rsidP="003B508A">
      <w:pPr>
        <w:spacing w:line="480" w:lineRule="auto"/>
        <w:ind w:firstLine="360"/>
        <w:rPr>
          <w:color w:val="000000" w:themeColor="text1"/>
        </w:rPr>
      </w:pPr>
      <w:r w:rsidRPr="004C31F3">
        <w:rPr>
          <w:color w:val="000000" w:themeColor="text1"/>
        </w:rPr>
        <w:t xml:space="preserve">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w:t>
      </w:r>
      <w:r w:rsidR="00735AF1">
        <w:rPr>
          <w:color w:val="000000" w:themeColor="text1"/>
        </w:rPr>
        <w:t>9</w:t>
      </w:r>
      <w:r w:rsidRPr="004C31F3">
        <w:rPr>
          <w:color w:val="000000" w:themeColor="text1"/>
        </w:rPr>
        <w:t xml:space="preserve"> (</w:t>
      </w:r>
      <w:r w:rsidR="00735AF1">
        <w:rPr>
          <w:color w:val="000000" w:themeColor="text1"/>
        </w:rPr>
        <w:t>0.9</w:t>
      </w:r>
      <w:r w:rsidRPr="004C31F3">
        <w:rPr>
          <w:color w:val="000000" w:themeColor="text1"/>
        </w:rPr>
        <w:t>% of all passages) from further analysis.</w:t>
      </w:r>
    </w:p>
    <w:p w14:paraId="70799E93" w14:textId="04C56272" w:rsidR="009432A8" w:rsidRPr="00793907" w:rsidRDefault="009432A8" w:rsidP="009432A8">
      <w:pPr>
        <w:spacing w:line="480" w:lineRule="auto"/>
        <w:ind w:firstLine="360"/>
        <w:rPr>
          <w:b/>
          <w:color w:val="000000" w:themeColor="text1"/>
        </w:rPr>
      </w:pPr>
      <w:r w:rsidRPr="004C31F3">
        <w:rPr>
          <w:color w:val="000000" w:themeColor="text1"/>
        </w:rPr>
        <w:t>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w:t>
      </w:r>
      <w:r>
        <w:rPr>
          <w:color w:val="000000" w:themeColor="text1"/>
        </w:rPr>
        <w:t>18</w:t>
      </w:r>
      <w:r w:rsidRPr="004C31F3">
        <w:rPr>
          <w:color w:val="000000" w:themeColor="text1"/>
        </w:rPr>
        <w:t xml:space="preserve"> passages (21.</w:t>
      </w:r>
      <w:r>
        <w:rPr>
          <w:color w:val="000000" w:themeColor="text1"/>
        </w:rPr>
        <w:t>2</w:t>
      </w:r>
      <w:r w:rsidRPr="004C31F3">
        <w:rPr>
          <w:color w:val="000000" w:themeColor="text1"/>
        </w:rPr>
        <w:t>%).</w:t>
      </w:r>
    </w:p>
    <w:p w14:paraId="30FAF1BA" w14:textId="56F38602" w:rsidR="00DF407C" w:rsidRPr="004C31F3" w:rsidRDefault="00000000" w:rsidP="009432A8">
      <w:pPr>
        <w:spacing w:line="480" w:lineRule="auto"/>
        <w:ind w:firstLine="360"/>
        <w:rPr>
          <w:color w:val="000000" w:themeColor="text1"/>
        </w:rPr>
      </w:pPr>
      <w:r w:rsidRPr="004C31F3">
        <w:rPr>
          <w:color w:val="000000" w:themeColor="text1"/>
        </w:rPr>
        <w:t xml:space="preserve">To analyze the effects of stimulus characteristics on </w:t>
      </w:r>
      <w:r w:rsidR="009C6718">
        <w:rPr>
          <w:color w:val="000000" w:themeColor="text1"/>
        </w:rPr>
        <w:t>reading speed</w:t>
      </w:r>
      <w:r w:rsidRPr="004C31F3">
        <w:rPr>
          <w:color w:val="000000" w:themeColor="text1"/>
        </w:rPr>
        <w: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xml:space="preserve">, were used to construct </w:t>
      </w:r>
      <w:r w:rsidR="009432A8">
        <w:rPr>
          <w:color w:val="000000" w:themeColor="text1"/>
        </w:rPr>
        <w:t xml:space="preserve">a </w:t>
      </w:r>
      <w:r w:rsidRPr="004C31F3">
        <w:rPr>
          <w:color w:val="000000" w:themeColor="text1"/>
        </w:rPr>
        <w:t>mixed effects model</w:t>
      </w:r>
      <w:r w:rsidR="009432A8">
        <w:rPr>
          <w:color w:val="000000" w:themeColor="text1"/>
        </w:rPr>
        <w:t xml:space="preserve"> </w:t>
      </w:r>
      <w:r w:rsidR="009432A8" w:rsidRPr="004C31F3">
        <w:rPr>
          <w:color w:val="000000" w:themeColor="text1"/>
        </w:rPr>
        <w:t>via restricted maximum likelihood estimation</w:t>
      </w:r>
      <w:r w:rsidR="009432A8">
        <w:rPr>
          <w:color w:val="000000" w:themeColor="text1"/>
        </w:rPr>
        <w:t xml:space="preserve"> </w:t>
      </w:r>
      <w:r w:rsidR="009432A8" w:rsidRPr="004C31F3">
        <w:rPr>
          <w:color w:val="000000" w:themeColor="text1"/>
        </w:rPr>
        <w:t xml:space="preserve">with reading speed, calculated in </w:t>
      </w:r>
      <w:r w:rsidR="009432A8">
        <w:rPr>
          <w:color w:val="000000" w:themeColor="text1"/>
        </w:rPr>
        <w:t>words</w:t>
      </w:r>
      <w:r w:rsidR="009432A8" w:rsidRPr="004C31F3">
        <w:rPr>
          <w:color w:val="000000" w:themeColor="text1"/>
        </w:rPr>
        <w:t xml:space="preserve"> per second, as the dependent measure</w:t>
      </w:r>
      <w:r w:rsidRPr="004C31F3">
        <w:rPr>
          <w:color w:val="000000" w:themeColor="text1"/>
        </w:rPr>
        <w:t xml:space="preserve">. For each passage half, position (preswitch/postswitch), average valence, average frequency, and their interactions were entered into the model as fixed effects, with </w:t>
      </w:r>
      <w:r w:rsidRPr="004C31F3">
        <w:rPr>
          <w:color w:val="000000" w:themeColor="text1"/>
        </w:rPr>
        <w:lastRenderedPageBreak/>
        <w:t xml:space="preserve">random intercepts per participant and per passage. The position variable was contrast coded (preswitch: -1, postswitch: +1) and, following outlier removal, the two continuous variables were mean centered across all data points. </w:t>
      </w:r>
      <w:r w:rsidR="002F2069">
        <w:rPr>
          <w:color w:val="000000" w:themeColor="text1"/>
        </w:rPr>
        <w:t xml:space="preserve">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confint() function in lme4</w:t>
      </w:r>
      <w:r w:rsidR="002F2069">
        <w:rPr>
          <w:color w:val="000000" w:themeColor="text1"/>
        </w:rPr>
        <w:t>.</w:t>
      </w:r>
      <w:r w:rsidR="00FD1025">
        <w:rPr>
          <w:color w:val="000000" w:themeColor="text1"/>
        </w:rPr>
        <w:t xml:space="preserve"> Johnson-Neyman intervals were calculated using the sim_slopes() function from the interactions package</w:t>
      </w:r>
      <w:r w:rsidR="00CB58E9">
        <w:rPr>
          <w:color w:val="000000" w:themeColor="text1"/>
        </w:rPr>
        <w:t>, version 1.1.5</w:t>
      </w:r>
      <w:r w:rsidR="00A50E65">
        <w:rPr>
          <w:color w:val="000000" w:themeColor="text1"/>
        </w:rPr>
        <w:t xml:space="preserve"> </w:t>
      </w:r>
      <w:r w:rsidR="00A50E65">
        <w:rPr>
          <w:color w:val="000000" w:themeColor="text1"/>
        </w:rPr>
        <w:fldChar w:fldCharType="begin"/>
      </w:r>
      <w:r w:rsidR="00DE2466">
        <w:rPr>
          <w:color w:val="000000" w:themeColor="text1"/>
        </w:rPr>
        <w:instrText xml:space="preserve"> ADDIN ZOTERO_ITEM CSL_CITATION {"citationID":"a1snu3947a","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A50E65">
        <w:rPr>
          <w:color w:val="000000" w:themeColor="text1"/>
        </w:rPr>
        <w:fldChar w:fldCharType="separate"/>
      </w:r>
      <w:r w:rsidR="00DE2466" w:rsidRPr="00DE2466">
        <w:rPr>
          <w:color w:val="000000"/>
        </w:rPr>
        <w:t>(Long, 2019)</w:t>
      </w:r>
      <w:r w:rsidR="00A50E65">
        <w:rPr>
          <w:color w:val="000000" w:themeColor="text1"/>
        </w:rPr>
        <w:fldChar w:fldCharType="end"/>
      </w:r>
      <w:r w:rsidR="00FD1025">
        <w:rPr>
          <w:color w:val="000000" w:themeColor="text1"/>
        </w:rPr>
        <w:t>.</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5294612C"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B33A4">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B33A4">
        <w:rPr>
          <w:color w:val="000000" w:themeColor="text1"/>
        </w:rPr>
        <w:t xml:space="preserve">; and gridExtra, version 2.3 </w:t>
      </w:r>
      <w:r w:rsidR="001B33A4">
        <w:rPr>
          <w:color w:val="000000" w:themeColor="text1"/>
        </w:rPr>
        <w:fldChar w:fldCharType="begin"/>
      </w:r>
      <w:r w:rsidR="00944E13">
        <w:rPr>
          <w:color w:val="000000" w:themeColor="text1"/>
        </w:rPr>
        <w:instrText xml:space="preserve"> ADDIN ZOTERO_ITEM CSL_CITATION {"citationID":"a228crqe1u8","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B33A4">
        <w:rPr>
          <w:color w:val="000000" w:themeColor="text1"/>
        </w:rPr>
        <w:fldChar w:fldCharType="separate"/>
      </w:r>
      <w:r w:rsidR="00944E13" w:rsidRPr="00944E13">
        <w:rPr>
          <w:color w:val="000000"/>
        </w:rPr>
        <w:t>(Baptiste, 2017)</w:t>
      </w:r>
      <w:r w:rsidR="001B33A4">
        <w:rPr>
          <w:color w:val="000000" w:themeColor="text1"/>
        </w:rPr>
        <w:fldChar w:fldCharType="end"/>
      </w:r>
      <w:r w:rsidRPr="00B833E7">
        <w:rPr>
          <w:color w:val="000000" w:themeColor="text1"/>
        </w:rPr>
        <w:t xml:space="preserve">. This study’s design and its analysis were not pre-registered. Study stimuli are provided as supplementary information, and additionally available at </w:t>
      </w:r>
      <w:r w:rsidR="008C49C4" w:rsidRPr="00854E2A">
        <w:t>https://github.com/NDCLab/readAloud-valence-dataset</w:t>
      </w:r>
      <w:r w:rsidRPr="00B833E7">
        <w:rPr>
          <w:color w:val="000000" w:themeColor="text1"/>
        </w:rPr>
        <w:t xml:space="preserve">. Data and analysis code have been made publicly available at </w:t>
      </w:r>
      <w:r w:rsidR="008C49C4">
        <w:t>https://osf.io/pn2hu/.</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t>Results</w:t>
      </w:r>
    </w:p>
    <w:p w14:paraId="48D00C45" w14:textId="46C351F6" w:rsidR="008A7A12" w:rsidRDefault="00000000" w:rsidP="003B508A">
      <w:pPr>
        <w:spacing w:line="480" w:lineRule="auto"/>
        <w:ind w:firstLine="360"/>
        <w:rPr>
          <w:color w:val="000000" w:themeColor="text1"/>
        </w:rPr>
      </w:pPr>
      <w:r w:rsidRPr="004C31F3">
        <w:rPr>
          <w:color w:val="000000" w:themeColor="text1"/>
        </w:rPr>
        <w:t xml:space="preserve">As described above, reading speed (in </w:t>
      </w:r>
      <w:r w:rsidR="009C6718">
        <w:rPr>
          <w:color w:val="000000" w:themeColor="text1"/>
        </w:rPr>
        <w:t>words</w:t>
      </w:r>
      <w:r w:rsidR="009C6718" w:rsidRPr="004C31F3">
        <w:rPr>
          <w:color w:val="000000" w:themeColor="text1"/>
        </w:rPr>
        <w:t xml:space="preserve"> </w:t>
      </w:r>
      <w:r w:rsidRPr="004C31F3">
        <w:rPr>
          <w:color w:val="000000" w:themeColor="text1"/>
        </w:rPr>
        <w:t>per second) for each passage half was analyzed via a linear mixed effects model with position (preswitch/postswitch), average valence, average frequency, and their interactions as fixed effects, and random intercepts per participant and per passage.</w:t>
      </w:r>
      <w:r w:rsidR="005E2A5B">
        <w:rPr>
          <w:color w:val="000000" w:themeColor="text1"/>
        </w:rPr>
        <w:t xml:space="preserve"> T</w:t>
      </w:r>
      <w:r w:rsidR="00353FB4">
        <w:rPr>
          <w:color w:val="000000" w:themeColor="text1"/>
        </w:rPr>
        <w:t xml:space="preserve">he model </w:t>
      </w:r>
      <w:r w:rsidR="00162304">
        <w:rPr>
          <w:color w:val="000000" w:themeColor="text1"/>
        </w:rPr>
        <w:t xml:space="preserve">identified </w:t>
      </w:r>
      <w:r w:rsidR="005E2A5B">
        <w:rPr>
          <w:color w:val="000000" w:themeColor="text1"/>
        </w:rPr>
        <w:t xml:space="preserve">a significant </w:t>
      </w:r>
      <w:r w:rsidR="00353FB4">
        <w:rPr>
          <w:color w:val="000000" w:themeColor="text1"/>
        </w:rPr>
        <w:t>main effect of frequency (</w:t>
      </w:r>
      <w:r w:rsidR="00320ADC" w:rsidRPr="00320ADC">
        <w:rPr>
          <w:color w:val="000000" w:themeColor="text1"/>
        </w:rPr>
        <w:t>β</w:t>
      </w:r>
      <w:r w:rsidR="006D6578">
        <w:rPr>
          <w:color w:val="000000" w:themeColor="text1"/>
        </w:rPr>
        <w:t> = </w:t>
      </w:r>
      <w:r w:rsidR="00320ADC" w:rsidRPr="00320ADC">
        <w:rPr>
          <w:color w:val="000000" w:themeColor="text1"/>
        </w:rPr>
        <w:t>0.71, SE</w:t>
      </w:r>
      <w:r w:rsidR="006D6578">
        <w:rPr>
          <w:color w:val="000000" w:themeColor="text1"/>
        </w:rPr>
        <w:t> = </w:t>
      </w:r>
      <w:r w:rsidR="00320ADC" w:rsidRPr="00320ADC">
        <w:rPr>
          <w:color w:val="000000" w:themeColor="text1"/>
        </w:rPr>
        <w:t>0.06, 95% parametric bootstrapped CI [0.5</w:t>
      </w:r>
      <w:r w:rsidR="00562541">
        <w:rPr>
          <w:color w:val="000000" w:themeColor="text1"/>
        </w:rPr>
        <w:t>9</w:t>
      </w:r>
      <w:r w:rsidR="00320ADC" w:rsidRPr="00320ADC">
        <w:rPr>
          <w:color w:val="000000" w:themeColor="text1"/>
        </w:rPr>
        <w:t>,</w:t>
      </w:r>
      <w:r w:rsidR="009D26FE">
        <w:rPr>
          <w:color w:val="000000" w:themeColor="text1"/>
        </w:rPr>
        <w:t xml:space="preserve"> </w:t>
      </w:r>
      <w:r w:rsidR="00320ADC" w:rsidRPr="00320ADC">
        <w:rPr>
          <w:color w:val="000000" w:themeColor="text1"/>
        </w:rPr>
        <w:t>0.8</w:t>
      </w:r>
      <w:r w:rsidR="00562541">
        <w:rPr>
          <w:color w:val="000000" w:themeColor="text1"/>
        </w:rPr>
        <w:t>3</w:t>
      </w:r>
      <w:r w:rsidR="00320ADC" w:rsidRPr="00320ADC">
        <w:rPr>
          <w:color w:val="000000" w:themeColor="text1"/>
        </w:rPr>
        <w:t>], p</w:t>
      </w:r>
      <w:r w:rsidR="007F3BC9">
        <w:rPr>
          <w:color w:val="000000" w:themeColor="text1"/>
        </w:rPr>
        <w:t> &lt; </w:t>
      </w:r>
      <w:r w:rsidR="00320ADC" w:rsidRPr="00320ADC">
        <w:rPr>
          <w:color w:val="000000" w:themeColor="text1"/>
        </w:rPr>
        <w:t>0.001</w:t>
      </w:r>
      <w:r w:rsidR="00353FB4">
        <w:rPr>
          <w:color w:val="000000" w:themeColor="text1"/>
        </w:rPr>
        <w:t xml:space="preserve">) </w:t>
      </w:r>
      <w:r w:rsidR="00904D0B">
        <w:rPr>
          <w:color w:val="000000" w:themeColor="text1"/>
        </w:rPr>
        <w:t>such that</w:t>
      </w:r>
      <w:r w:rsidR="005E2A5B">
        <w:rPr>
          <w:color w:val="000000" w:themeColor="text1"/>
        </w:rPr>
        <w:t>, on average,</w:t>
      </w:r>
      <w:r w:rsidR="00904D0B">
        <w:rPr>
          <w:color w:val="000000" w:themeColor="text1"/>
        </w:rPr>
        <w:t xml:space="preserve"> reading speeds were faster for passage halves of higher average word frequency</w:t>
      </w:r>
      <w:r w:rsidR="005E2A5B">
        <w:rPr>
          <w:color w:val="000000" w:themeColor="text1"/>
        </w:rPr>
        <w:t xml:space="preserve">. A main effect of </w:t>
      </w:r>
      <w:r w:rsidR="00353FB4">
        <w:rPr>
          <w:color w:val="000000" w:themeColor="text1"/>
        </w:rPr>
        <w:t xml:space="preserve">valence </w:t>
      </w:r>
      <w:r w:rsidR="005E2A5B">
        <w:rPr>
          <w:color w:val="000000" w:themeColor="text1"/>
        </w:rPr>
        <w:t xml:space="preserve">was also identified </w:t>
      </w:r>
      <w:r w:rsidR="00353FB4">
        <w:rPr>
          <w:color w:val="000000" w:themeColor="text1"/>
        </w:rPr>
        <w:t>(</w:t>
      </w:r>
      <w:r w:rsidR="00320ADC" w:rsidRPr="00320ADC">
        <w:rPr>
          <w:color w:val="000000" w:themeColor="text1"/>
        </w:rPr>
        <w:t>β</w:t>
      </w:r>
      <w:r w:rsidR="006D6578">
        <w:rPr>
          <w:color w:val="000000" w:themeColor="text1"/>
        </w:rPr>
        <w:t> = </w:t>
      </w:r>
      <w:r w:rsidR="00320ADC" w:rsidRPr="00320ADC">
        <w:rPr>
          <w:color w:val="000000" w:themeColor="text1"/>
        </w:rPr>
        <w:t>0.06, SE</w:t>
      </w:r>
      <w:r w:rsidR="006D6578">
        <w:rPr>
          <w:color w:val="000000" w:themeColor="text1"/>
        </w:rPr>
        <w:t> = </w:t>
      </w:r>
      <w:r w:rsidR="00320ADC" w:rsidRPr="00320ADC">
        <w:rPr>
          <w:color w:val="000000" w:themeColor="text1"/>
        </w:rPr>
        <w:t>0.02, 95% parametric bootstrapped CI [0.02,</w:t>
      </w:r>
      <w:r w:rsidR="004C4F2A">
        <w:rPr>
          <w:color w:val="000000" w:themeColor="text1"/>
        </w:rPr>
        <w:t> </w:t>
      </w:r>
      <w:r w:rsidR="00320ADC" w:rsidRPr="00320ADC">
        <w:rPr>
          <w:color w:val="000000" w:themeColor="text1"/>
        </w:rPr>
        <w:t>0.09], p</w:t>
      </w:r>
      <w:r w:rsidR="007F3BC9">
        <w:rPr>
          <w:color w:val="000000" w:themeColor="text1"/>
        </w:rPr>
        <w:t> &lt; </w:t>
      </w:r>
      <w:r w:rsidR="00320ADC" w:rsidRPr="00320ADC">
        <w:rPr>
          <w:color w:val="000000" w:themeColor="text1"/>
        </w:rPr>
        <w:t>0.001</w:t>
      </w:r>
      <w:r w:rsidR="00353FB4">
        <w:rPr>
          <w:color w:val="000000" w:themeColor="text1"/>
        </w:rPr>
        <w:t>),</w:t>
      </w:r>
      <w:r w:rsidR="00904D0B">
        <w:rPr>
          <w:color w:val="000000" w:themeColor="text1"/>
        </w:rPr>
        <w:t xml:space="preserve"> such that</w:t>
      </w:r>
      <w:r w:rsidR="005E2A5B">
        <w:rPr>
          <w:color w:val="000000" w:themeColor="text1"/>
        </w:rPr>
        <w:t>, on average,</w:t>
      </w:r>
      <w:r w:rsidR="00353FB4">
        <w:rPr>
          <w:color w:val="000000" w:themeColor="text1"/>
        </w:rPr>
        <w:t xml:space="preserve"> </w:t>
      </w:r>
      <w:r w:rsidR="005E2A5B">
        <w:rPr>
          <w:color w:val="000000" w:themeColor="text1"/>
        </w:rPr>
        <w:t xml:space="preserve">relatively more positive </w:t>
      </w:r>
      <w:r w:rsidR="00353FB4">
        <w:rPr>
          <w:color w:val="000000" w:themeColor="text1"/>
        </w:rPr>
        <w:t xml:space="preserve">passage halves </w:t>
      </w:r>
      <w:r w:rsidR="00904D0B">
        <w:rPr>
          <w:color w:val="000000" w:themeColor="text1"/>
        </w:rPr>
        <w:t>were also read at faster speeds</w:t>
      </w:r>
      <w:r w:rsidR="00353FB4">
        <w:rPr>
          <w:color w:val="000000" w:themeColor="text1"/>
        </w:rPr>
        <w:t>.</w:t>
      </w:r>
      <w:r w:rsidR="005604DA">
        <w:rPr>
          <w:color w:val="000000" w:themeColor="text1"/>
        </w:rPr>
        <w:t xml:space="preserve"> </w:t>
      </w:r>
      <w:r w:rsidR="005E2A5B">
        <w:rPr>
          <w:color w:val="000000" w:themeColor="text1"/>
        </w:rPr>
        <w:t xml:space="preserve">Crucially, these main effects of frequency and valence were qualified by </w:t>
      </w:r>
      <w:r w:rsidR="005E2A5B" w:rsidRPr="004C31F3">
        <w:rPr>
          <w:color w:val="000000" w:themeColor="text1"/>
        </w:rPr>
        <w:t xml:space="preserve">a significant </w:t>
      </w:r>
      <w:r w:rsidR="005E2A5B">
        <w:rPr>
          <w:color w:val="000000" w:themeColor="text1"/>
        </w:rPr>
        <w:t>frequency</w:t>
      </w:r>
      <w:r w:rsidR="005E2A5B" w:rsidRPr="004C31F3">
        <w:rPr>
          <w:color w:val="000000" w:themeColor="text1"/>
        </w:rPr>
        <w:t xml:space="preserve"> × </w:t>
      </w:r>
      <w:r w:rsidR="005E2A5B">
        <w:rPr>
          <w:color w:val="000000" w:themeColor="text1"/>
        </w:rPr>
        <w:t>valence</w:t>
      </w:r>
      <w:r w:rsidR="005E2A5B" w:rsidRPr="004C31F3">
        <w:rPr>
          <w:color w:val="000000" w:themeColor="text1"/>
        </w:rPr>
        <w:t xml:space="preserve"> interaction (β</w:t>
      </w:r>
      <w:r w:rsidR="005E2A5B">
        <w:rPr>
          <w:color w:val="000000" w:themeColor="text1"/>
        </w:rPr>
        <w:t> = 0.29</w:t>
      </w:r>
      <w:r w:rsidR="005E2A5B" w:rsidRPr="004C31F3">
        <w:rPr>
          <w:color w:val="000000" w:themeColor="text1"/>
        </w:rPr>
        <w:t>, SE</w:t>
      </w:r>
      <w:r w:rsidR="005E2A5B">
        <w:rPr>
          <w:color w:val="000000" w:themeColor="text1"/>
        </w:rPr>
        <w:t> = </w:t>
      </w:r>
      <w:r w:rsidR="005E2A5B" w:rsidRPr="004C31F3">
        <w:rPr>
          <w:color w:val="000000" w:themeColor="text1"/>
        </w:rPr>
        <w:t>0.</w:t>
      </w:r>
      <w:r w:rsidR="005E2A5B">
        <w:rPr>
          <w:color w:val="000000" w:themeColor="text1"/>
        </w:rPr>
        <w:t>1</w:t>
      </w:r>
      <w:r w:rsidR="005E2A5B" w:rsidRPr="004C31F3">
        <w:rPr>
          <w:color w:val="000000" w:themeColor="text1"/>
        </w:rPr>
        <w:t>,</w:t>
      </w:r>
      <w:r w:rsidR="005E2A5B">
        <w:rPr>
          <w:color w:val="000000" w:themeColor="text1"/>
        </w:rPr>
        <w:t xml:space="preserve"> 95% parametric </w:t>
      </w:r>
      <w:r w:rsidR="005E2A5B">
        <w:rPr>
          <w:color w:val="000000" w:themeColor="text1"/>
        </w:rPr>
        <w:lastRenderedPageBreak/>
        <w:t>bootstrapped CI [</w:t>
      </w:r>
      <w:r w:rsidR="005E2A5B" w:rsidRPr="00E52B24">
        <w:rPr>
          <w:color w:val="000000" w:themeColor="text1"/>
        </w:rPr>
        <w:t>0.</w:t>
      </w:r>
      <w:r w:rsidR="005E2A5B">
        <w:rPr>
          <w:color w:val="000000" w:themeColor="text1"/>
        </w:rPr>
        <w:t>07</w:t>
      </w:r>
      <w:r w:rsidR="005E2A5B" w:rsidRPr="00E52B24">
        <w:rPr>
          <w:color w:val="000000" w:themeColor="text1"/>
        </w:rPr>
        <w:t>,</w:t>
      </w:r>
      <w:r w:rsidR="005E2A5B">
        <w:rPr>
          <w:color w:val="000000" w:themeColor="text1"/>
        </w:rPr>
        <w:t xml:space="preserve"> </w:t>
      </w:r>
      <w:r w:rsidR="005E2A5B" w:rsidRPr="00E52B24">
        <w:rPr>
          <w:color w:val="000000" w:themeColor="text1"/>
        </w:rPr>
        <w:t>0.4</w:t>
      </w:r>
      <w:r w:rsidR="005E2A5B">
        <w:rPr>
          <w:color w:val="000000" w:themeColor="text1"/>
        </w:rPr>
        <w:t>7],</w:t>
      </w:r>
      <w:r w:rsidR="005E2A5B" w:rsidRPr="004C31F3">
        <w:rPr>
          <w:color w:val="000000" w:themeColor="text1"/>
        </w:rPr>
        <w:t xml:space="preserve"> p</w:t>
      </w:r>
      <w:r w:rsidR="005E2A5B">
        <w:rPr>
          <w:color w:val="000000" w:themeColor="text1"/>
        </w:rPr>
        <w:t> = </w:t>
      </w:r>
      <w:r w:rsidR="005E2A5B" w:rsidRPr="004C31F3">
        <w:rPr>
          <w:color w:val="000000" w:themeColor="text1"/>
        </w:rPr>
        <w:t>0.00</w:t>
      </w:r>
      <w:r w:rsidR="005E2A5B">
        <w:rPr>
          <w:color w:val="000000" w:themeColor="text1"/>
        </w:rPr>
        <w:t>3</w:t>
      </w:r>
      <w:r w:rsidR="005E2A5B" w:rsidRPr="004C31F3">
        <w:rPr>
          <w:color w:val="000000" w:themeColor="text1"/>
        </w:rPr>
        <w:t>)</w:t>
      </w:r>
      <w:r w:rsidR="005E2A5B">
        <w:rPr>
          <w:color w:val="000000" w:themeColor="text1"/>
        </w:rPr>
        <w:t xml:space="preserve">. </w:t>
      </w:r>
      <w:r w:rsidR="005E2A5B" w:rsidRPr="00D000BA">
        <w:rPr>
          <w:color w:val="000000" w:themeColor="text1"/>
        </w:rPr>
        <w:t>The nature of this interaction was such that higher average word frequency was associated with faster reading speeds, with this effect being stronger in relatively more positive passage halves (see Figure 3). In order to assess at which values of each predictor (frequency, valence) the slope of the other was significant, we calculated the Johnson-Neyman intervals</w:t>
      </w:r>
      <w:r w:rsidR="00F22262">
        <w:rPr>
          <w:color w:val="000000" w:themeColor="text1"/>
        </w:rPr>
        <w:t xml:space="preserve"> </w:t>
      </w:r>
      <w:r w:rsidR="00F22262">
        <w:rPr>
          <w:color w:val="000000" w:themeColor="text1"/>
        </w:rPr>
        <w:fldChar w:fldCharType="begin"/>
      </w:r>
      <w:r w:rsidR="00DE2466">
        <w:rPr>
          <w:color w:val="000000" w:themeColor="text1"/>
        </w:rPr>
        <w:instrText xml:space="preserve"> ADDIN ZOTERO_ITEM CSL_CITATION {"citationID":"a1o41hukuif","properties":{"formattedCitation":"(Johnson &amp; Fay, 1950)","plainCitation":"(Johnson &amp; Fay, 1950)","noteIndex":0},"citationItems":[{"id":4932,"uris":["http://zotero.org/users/7928190/items/DPJ5ZU94"],"itemData":{"id":4932,"type":"article-journal","container-title":"Psychometrika","DOI":"10.1007/BF02288864","ISSN":"0033-3123, 1860-0980","issue":"4","journalAbbreviation":"Psychometrika","language":"en","page":"349-367","source":"DOI.org (Crossref)","title":"The Johnson-Neyman technique, its theory and application","volume":"15","author":[{"family":"Johnson","given":"Palmer O."},{"family":"Fay","given":"Leo C."}],"issued":{"date-parts":[["1950",12]]}}}],"schema":"https://github.com/citation-style-language/schema/raw/master/csl-citation.json"} </w:instrText>
      </w:r>
      <w:r w:rsidR="00F22262">
        <w:rPr>
          <w:color w:val="000000" w:themeColor="text1"/>
        </w:rPr>
        <w:fldChar w:fldCharType="separate"/>
      </w:r>
      <w:r w:rsidR="00DE2466" w:rsidRPr="00DE2466">
        <w:rPr>
          <w:color w:val="000000"/>
        </w:rPr>
        <w:t>(Johnson &amp; Fay, 1950)</w:t>
      </w:r>
      <w:r w:rsidR="00F22262">
        <w:rPr>
          <w:color w:val="000000" w:themeColor="text1"/>
        </w:rPr>
        <w:fldChar w:fldCharType="end"/>
      </w:r>
      <w:r w:rsidR="005E2A5B" w:rsidRPr="00D000BA">
        <w:rPr>
          <w:color w:val="000000" w:themeColor="text1"/>
        </w:rPr>
        <w:t xml:space="preserve">. For all observed values of lexical valence, the frequency slope was significant. On the other hand, the </w:t>
      </w:r>
      <w:r w:rsidR="00D000BA">
        <w:rPr>
          <w:color w:val="000000" w:themeColor="text1"/>
        </w:rPr>
        <w:t xml:space="preserve">effect of </w:t>
      </w:r>
      <w:r w:rsidR="005E2A5B" w:rsidRPr="00D000BA">
        <w:rPr>
          <w:color w:val="000000" w:themeColor="text1"/>
        </w:rPr>
        <w:t xml:space="preserve">valence </w:t>
      </w:r>
      <w:r w:rsidR="00D000BA">
        <w:rPr>
          <w:color w:val="000000" w:themeColor="text1"/>
        </w:rPr>
        <w:t xml:space="preserve">on reading speed </w:t>
      </w:r>
      <w:r w:rsidR="005E2A5B" w:rsidRPr="00D000BA">
        <w:rPr>
          <w:color w:val="000000" w:themeColor="text1"/>
        </w:rPr>
        <w:t xml:space="preserve">was significant only </w:t>
      </w:r>
      <w:r w:rsidR="00D000BA">
        <w:rPr>
          <w:color w:val="000000" w:themeColor="text1"/>
        </w:rPr>
        <w:t>for passages with high average frequency (</w:t>
      </w:r>
      <w:r w:rsidR="005E2A5B" w:rsidRPr="00D000BA">
        <w:rPr>
          <w:color w:val="000000" w:themeColor="text1"/>
        </w:rPr>
        <w:t>frequency values greater than -0.08</w:t>
      </w:r>
      <w:r w:rsidR="00D000BA">
        <w:rPr>
          <w:color w:val="000000" w:themeColor="text1"/>
        </w:rPr>
        <w:t xml:space="preserve"> following mean-centering). </w:t>
      </w:r>
      <w:r w:rsidR="005604DA" w:rsidRPr="00D000BA">
        <w:rPr>
          <w:color w:val="000000" w:themeColor="text1"/>
        </w:rPr>
        <w:t>No main effects or interactions involv</w:t>
      </w:r>
      <w:r w:rsidR="003D684D" w:rsidRPr="00D000BA">
        <w:rPr>
          <w:color w:val="000000" w:themeColor="text1"/>
        </w:rPr>
        <w:t>ing</w:t>
      </w:r>
      <w:r w:rsidR="005604DA" w:rsidRPr="00D000BA">
        <w:rPr>
          <w:color w:val="000000" w:themeColor="text1"/>
        </w:rPr>
        <w:t xml:space="preserve"> passage position were identified.</w:t>
      </w:r>
    </w:p>
    <w:p w14:paraId="6514ABA4" w14:textId="350D6C8E" w:rsidR="00793907" w:rsidRDefault="001860AB" w:rsidP="00644246">
      <w:pPr>
        <w:spacing w:line="480" w:lineRule="auto"/>
        <w:ind w:firstLine="720"/>
        <w:rPr>
          <w:color w:val="000000" w:themeColor="text1"/>
        </w:rPr>
      </w:pPr>
      <w:r>
        <w:rPr>
          <w:color w:val="000000" w:themeColor="text1"/>
        </w:rPr>
        <w:t>I</w:t>
      </w:r>
      <w:r w:rsidR="00801923">
        <w:rPr>
          <w:color w:val="000000" w:themeColor="text1"/>
        </w:rPr>
        <w:t xml:space="preserve">ndividual differences </w:t>
      </w:r>
      <w:r w:rsidR="00974E6A">
        <w:rPr>
          <w:color w:val="000000" w:themeColor="text1"/>
        </w:rPr>
        <w:t xml:space="preserve">have the potential </w:t>
      </w:r>
      <w:r w:rsidR="00801923">
        <w:rPr>
          <w:color w:val="000000" w:themeColor="text1"/>
        </w:rPr>
        <w:t xml:space="preserve">to influence processing of affective content </w:t>
      </w:r>
      <w:r w:rsidR="002A3D6A">
        <w:rPr>
          <w:color w:val="000000" w:themeColor="text1"/>
        </w:rPr>
        <w:fldChar w:fldCharType="begin"/>
      </w:r>
      <w:r w:rsidR="00DE2466">
        <w:rPr>
          <w:color w:val="000000" w:themeColor="text1"/>
        </w:rPr>
        <w:instrText xml:space="preserve"> ADDIN ZOTERO_ITEM CSL_CITATION {"citationID":"afc9f594r1","properties":{"formattedCitation":"(Carstensen &amp; DeLiema, 2018; Foland-Ross &amp; Gotlib, 2012; Lang &amp; Cuthbert, 1984)","plainCitation":"(Carstensen &amp; DeLiema, 2018; Foland-Ross &amp; Gotlib, 2012; Lang &amp; Cuthbert, 1984)","noteIndex":0},"citationItems":[{"id":3859,"uris":["http://zotero.org/users/7928190/items/76SUPHZE"],"itemData":{"id":3859,"type":"article-journal","abstract":"Relative to younger adults, older adults attend to and remember positive information more than negative information. This shift from a negativity bias in younger age to a preference for positive information in later life is termed the ‘positivity effect.’ Based on nearly two decades of research and recent evidence from neuroscience, we argue that the effect reflects age-related changes in motivation that direct behavior and cognitive processing rather than neural or cognitive decline. Understanding the positivity effect, including conditions that reduce and enhance it, can inform effective public health and educational messages directed at older people.","container-title":"Current opinion in behavioral sciences","DOI":"10.1016/j.cobeha.2017.07.009","ISSN":"2352-1546","journalAbbreviation":"Curr Opin Behav Sci","note":"PMID: 30327789\nPMCID: PMC6186441","page":"7-12","source":"PubMed Central","title":"The positivity effect: a negativity bias in youth fades with age","title-short":"The positivity effect","volume":"19","author":[{"family":"Carstensen","given":"Laura L"},{"family":"DeLiema","given":"Marguerite"}],"issued":{"date-parts":[["2018",2]]}}},{"id":4954,"uris":["http://zotero.org/users/7928190/items/QCPF3FQP"],"itemData":{"id":4954,"type":"article-journal","abstract":"Researchers using experimental paradigms to examine cognitive processes have demonstrated that Major Depressive Disorder (MDD) is associated not with a general deﬁcit in cognitive functioning, but instead with more speciﬁc anomalies in the processing of negatively valenced material. Indeed, cognitive theories of depression posit that negative biases in the processing of information play a critical role in inﬂuencing the onset, maintenance, and recurrence of depressive episodes. In this paper we review ﬁndings from behavioral studies documenting that MDD is associated with speciﬁc difﬁculties in attentional disengagement from negatively valenced material, with tendencies to interpret information in a negative manner, with deﬁcits in cognitive control in the processing of negative material, and with enhanced memory for negative material. To gain a better understanding of the neurobiological basis of these abnormalities, we also examine ﬁndings from functional neuroimaging studies of depression and show that dysfunction in neural systems that subserve emotion processing, inhibition, and attention may underlie and contribute to the deﬁcits in cognition that have been documented in depressed individuals. Finally, we brieﬂy review evidence from studies of children who are at high familial risk for depression that indicates that abnormalities in cognition and neural function are observable before the onset of MDD and, consequently, may represent a risk factor for the development of this disorder. By integrating research from cognitive and neural investigations of depression, we can gain a more comprehensive understanding not only of how cognitive and biological factors interact to affect the onset, maintenance, and course of MDD, but also of how such research can aid in the development of targeted strategies for the prevention and treatment of this debilitating disorder.","container-title":"Frontiers in Psychology","DOI":"10.3389/fpsyg.2012.00489","ISSN":"1664-1078","journalAbbreviation":"Front. Psychology","language":"en","source":"DOI.org (Crossref)","title":"Cognitive and Neural Aspects of Information Processing in Major Depressive Disorder: An Integrative Perspective","title-short":"Cognitive and Neural Aspects of Information Processing in Major Depressive Disorder","URL":"http://journal.frontiersin.org/article/10.3389/fpsyg.2012.00489/abstract","volume":"3","author":[{"family":"Foland-Ross","given":"Lara C."},{"family":"Gotlib","given":"Ian H."}],"accessed":{"date-parts":[["2023",6,15]]},"issued":{"date-parts":[["2012"]]}}},{"id":4956,"uris":["http://zotero.org/users/7928190/items/G4G37NE3"],"itemData":{"id":4956,"type":"article-journal","container-title":"Journal of Behavioral Assessment","DOI":"10.1007/BF01321326","ISSN":"0164-0305, 1573-3505","issue":"4","journalAbbreviation":"Journal of Behavioral Assessment","language":"en","page":"369-395","source":"DOI.org (Crossref)","title":"Affective information processing and the assessment of anxiety","volume":"6","author":[{"family":"Lang","given":"Peter J."},{"family":"Cuthbert","given":"Bruce N."}],"issued":{"date-parts":[["1984",12]]}}}],"schema":"https://github.com/citation-style-language/schema/raw/master/csl-citation.json"} </w:instrText>
      </w:r>
      <w:r w:rsidR="002A3D6A">
        <w:rPr>
          <w:color w:val="000000" w:themeColor="text1"/>
        </w:rPr>
        <w:fldChar w:fldCharType="separate"/>
      </w:r>
      <w:r w:rsidR="00DE2466" w:rsidRPr="00DE2466">
        <w:rPr>
          <w:color w:val="000000"/>
        </w:rPr>
        <w:t>(Carstensen &amp; DeLiema, 2018; Foland-Ross &amp; Gotlib, 2012; Lang &amp; Cuthbert, 1984)</w:t>
      </w:r>
      <w:r w:rsidR="002A3D6A">
        <w:rPr>
          <w:color w:val="000000" w:themeColor="text1"/>
        </w:rPr>
        <w:fldChar w:fldCharType="end"/>
      </w:r>
      <w:r>
        <w:rPr>
          <w:color w:val="000000" w:themeColor="text1"/>
        </w:rPr>
        <w:t>;</w:t>
      </w:r>
      <w:r w:rsidR="001A33A7">
        <w:rPr>
          <w:color w:val="000000" w:themeColor="text1"/>
        </w:rPr>
        <w:t xml:space="preserve"> </w:t>
      </w:r>
      <w:r w:rsidR="00974E6A">
        <w:rPr>
          <w:color w:val="000000" w:themeColor="text1"/>
        </w:rPr>
        <w:t>to rule out this potential confound</w:t>
      </w:r>
      <w:r w:rsidR="00995DC1">
        <w:rPr>
          <w:color w:val="000000" w:themeColor="text1"/>
        </w:rPr>
        <w:t>,</w:t>
      </w:r>
      <w:r w:rsidR="00974E6A">
        <w:rPr>
          <w:color w:val="000000" w:themeColor="text1"/>
        </w:rPr>
        <w:t xml:space="preserve"> </w:t>
      </w:r>
      <w:r w:rsidR="00801923">
        <w:rPr>
          <w:color w:val="000000" w:themeColor="text1"/>
        </w:rPr>
        <w:t xml:space="preserve">we </w:t>
      </w:r>
      <w:r w:rsidR="00974E6A">
        <w:rPr>
          <w:color w:val="000000" w:themeColor="text1"/>
        </w:rPr>
        <w:t>re-ran our primary statistical model (described above) while also controlling for a series of individual differences variables, including: age, sex, trait depression/anxiety symptoms, and affective state (see supplement for details). Briefly, in each additional model, we added the individual difference measure of interest, as well as its</w:t>
      </w:r>
      <w:r w:rsidR="00801923">
        <w:rPr>
          <w:color w:val="000000" w:themeColor="text1"/>
        </w:rPr>
        <w:t xml:space="preserve"> interaction with average valence.</w:t>
      </w:r>
      <w:r w:rsidR="00974E6A">
        <w:rPr>
          <w:color w:val="000000" w:themeColor="text1"/>
        </w:rPr>
        <w:t xml:space="preserve"> </w:t>
      </w:r>
      <w:r w:rsidR="00801923">
        <w:rPr>
          <w:color w:val="000000" w:themeColor="text1"/>
        </w:rPr>
        <w:t xml:space="preserve">Across all additional </w:t>
      </w:r>
      <w:r w:rsidR="00995DC1">
        <w:rPr>
          <w:color w:val="000000" w:themeColor="text1"/>
        </w:rPr>
        <w:t xml:space="preserve">statistical </w:t>
      </w:r>
      <w:r w:rsidR="00801923">
        <w:rPr>
          <w:color w:val="000000" w:themeColor="text1"/>
        </w:rPr>
        <w:t>models, the results</w:t>
      </w:r>
      <w:r w:rsidR="00974E6A">
        <w:rPr>
          <w:color w:val="000000" w:themeColor="text1"/>
        </w:rPr>
        <w:t xml:space="preserve"> of our primary model</w:t>
      </w:r>
      <w:r w:rsidR="00801923">
        <w:rPr>
          <w:color w:val="000000" w:themeColor="text1"/>
        </w:rPr>
        <w:t xml:space="preserve"> remained qualitatively unchanged; see supplement for complete results.</w:t>
      </w:r>
    </w:p>
    <w:p w14:paraId="1EE134C0" w14:textId="3ACA5B82" w:rsidR="00DF407C" w:rsidRDefault="00DF407C">
      <w:pPr>
        <w:rPr>
          <w:color w:val="000000" w:themeColor="text1"/>
        </w:rPr>
      </w:pPr>
    </w:p>
    <w:p w14:paraId="00255FCD" w14:textId="0132A758" w:rsidR="00793907" w:rsidRPr="00793907" w:rsidRDefault="00793907" w:rsidP="00793907">
      <w:pPr>
        <w:keepNext/>
        <w:spacing w:line="480" w:lineRule="auto"/>
        <w:rPr>
          <w:b/>
          <w:bCs/>
          <w:color w:val="000000" w:themeColor="text1"/>
        </w:rPr>
      </w:pPr>
      <w:r w:rsidRPr="00F32E36">
        <w:rPr>
          <w:b/>
          <w:bCs/>
          <w:color w:val="000000" w:themeColor="text1"/>
        </w:rPr>
        <w:lastRenderedPageBreak/>
        <w:t xml:space="preserve">Figure </w:t>
      </w:r>
      <w:r w:rsidR="00DF11A2" w:rsidRPr="00F32E36">
        <w:rPr>
          <w:b/>
          <w:bCs/>
          <w:color w:val="000000" w:themeColor="text1"/>
        </w:rPr>
        <w:t>3</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02B1D65F" w14:textId="6F9DB8A5" w:rsidR="00DF407C" w:rsidRPr="004C31F3" w:rsidRDefault="00C05123">
      <w:pPr>
        <w:jc w:val="center"/>
        <w:rPr>
          <w:color w:val="000000" w:themeColor="text1"/>
        </w:rPr>
      </w:pPr>
      <w:r>
        <w:rPr>
          <w:noProof/>
          <w:color w:val="000000" w:themeColor="text1"/>
        </w:rPr>
        <w:drawing>
          <wp:inline distT="0" distB="0" distL="0" distR="0" wp14:anchorId="10C18B41" wp14:editId="1D1413A5">
            <wp:extent cx="4203700" cy="4289102"/>
            <wp:effectExtent l="0" t="0" r="0" b="3810"/>
            <wp:docPr id="1848019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19809" name="Picture 184801980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12086" cy="4297659"/>
                    </a:xfrm>
                    <a:prstGeom prst="rect">
                      <a:avLst/>
                    </a:prstGeom>
                  </pic:spPr>
                </pic:pic>
              </a:graphicData>
            </a:graphic>
          </wp:inline>
        </w:drawing>
      </w:r>
    </w:p>
    <w:p w14:paraId="7129B688" w14:textId="65BD9A35"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 xml:space="preserve">Shape of the </w:t>
      </w:r>
      <w:r w:rsidR="00DF11A2">
        <w:rPr>
          <w:color w:val="000000" w:themeColor="text1"/>
        </w:rPr>
        <w:t>frequency</w:t>
      </w:r>
      <w:r w:rsidR="00DF11A2" w:rsidRPr="00793907">
        <w:rPr>
          <w:color w:val="000000" w:themeColor="text1"/>
        </w:rPr>
        <w:t xml:space="preserve"> </w:t>
      </w:r>
      <w:r w:rsidRPr="00793907">
        <w:rPr>
          <w:color w:val="000000" w:themeColor="text1"/>
        </w:rPr>
        <w:t xml:space="preserve">× </w:t>
      </w:r>
      <w:r w:rsidR="00DF11A2">
        <w:rPr>
          <w:color w:val="000000" w:themeColor="text1"/>
        </w:rPr>
        <w:t>valence</w:t>
      </w:r>
      <w:r w:rsidR="00DF11A2" w:rsidRPr="00793907">
        <w:rPr>
          <w:color w:val="000000" w:themeColor="text1"/>
        </w:rPr>
        <w:t xml:space="preserve"> </w:t>
      </w:r>
      <w:r w:rsidRPr="00793907">
        <w:rPr>
          <w:color w:val="000000" w:themeColor="text1"/>
        </w:rPr>
        <w:t>interaction (p</w:t>
      </w:r>
      <w:r w:rsidR="006D6578">
        <w:rPr>
          <w:color w:val="000000" w:themeColor="text1"/>
        </w:rPr>
        <w:t> = </w:t>
      </w:r>
      <w:r w:rsidRPr="00793907">
        <w:rPr>
          <w:color w:val="000000" w:themeColor="text1"/>
        </w:rPr>
        <w:t>0.00</w:t>
      </w:r>
      <w:r w:rsidR="00DF11A2">
        <w:rPr>
          <w:color w:val="000000" w:themeColor="text1"/>
        </w:rPr>
        <w:t>3</w:t>
      </w:r>
      <w:r w:rsidRPr="00793907">
        <w:rPr>
          <w:color w:val="000000" w:themeColor="text1"/>
        </w:rPr>
        <w:t xml:space="preserve">) on reading speed. Points represent individual performance on each passage half. </w:t>
      </w:r>
      <w:r w:rsidR="001860AB">
        <w:rPr>
          <w:color w:val="000000" w:themeColor="text1"/>
        </w:rPr>
        <w:t>More n</w:t>
      </w:r>
      <w:r w:rsidRPr="00793907">
        <w:rPr>
          <w:color w:val="000000" w:themeColor="text1"/>
        </w:rPr>
        <w:t xml:space="preserve">egative passage valence values represent performance on passage halves whose centered valence rating was less than </w:t>
      </w:r>
      <w:r w:rsidR="000219E0">
        <w:rPr>
          <w:color w:val="000000" w:themeColor="text1"/>
        </w:rPr>
        <w:t>one</w:t>
      </w:r>
      <w:r w:rsidRPr="00793907">
        <w:rPr>
          <w:color w:val="000000" w:themeColor="text1"/>
        </w:rPr>
        <w:t xml:space="preserve"> standard deviation (SD) below the mean; </w:t>
      </w:r>
      <w:r w:rsidR="001860AB">
        <w:rPr>
          <w:color w:val="000000" w:themeColor="text1"/>
        </w:rPr>
        <w:t xml:space="preserve">more </w:t>
      </w:r>
      <w:r w:rsidRPr="00793907">
        <w:rPr>
          <w:color w:val="000000" w:themeColor="text1"/>
        </w:rPr>
        <w:t xml:space="preserve">positive values represent performance on passage halves whose centered valence rating was greater than </w:t>
      </w:r>
      <w:r w:rsidR="000219E0">
        <w:rPr>
          <w:color w:val="000000" w:themeColor="text1"/>
        </w:rPr>
        <w:t>one</w:t>
      </w:r>
      <w:r w:rsidRPr="00793907">
        <w:rPr>
          <w:color w:val="000000" w:themeColor="text1"/>
        </w:rPr>
        <w:t xml:space="preserve"> standard deviation (SD) above the mean. </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5C35B8ED"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 xml:space="preserve">(e.g., Balota &amp; Chumbley, 1984; Kuperman et al., </w:t>
      </w:r>
      <w:r w:rsidR="00C93D93" w:rsidRPr="004C31F3">
        <w:rPr>
          <w:color w:val="000000" w:themeColor="text1"/>
        </w:rPr>
        <w:lastRenderedPageBreak/>
        <w:t>2014; Larsen et al., 2006)</w:t>
      </w:r>
      <w:r w:rsidR="001E40C0" w:rsidRPr="004C31F3">
        <w:rPr>
          <w:color w:val="000000" w:themeColor="text1"/>
        </w:rPr>
        <w:fldChar w:fldCharType="end"/>
      </w:r>
      <w:r w:rsidR="00F32E36">
        <w:rPr>
          <w:color w:val="000000" w:themeColor="text1"/>
        </w:rPr>
        <w:t xml:space="preserve"> and within the context of </w:t>
      </w:r>
      <w:r w:rsidR="00B13D81">
        <w:rPr>
          <w:color w:val="000000" w:themeColor="text1"/>
        </w:rPr>
        <w:t xml:space="preserve">simplified </w:t>
      </w:r>
      <w:r w:rsidR="00F32E36">
        <w:rPr>
          <w:color w:val="000000" w:themeColor="text1"/>
        </w:rPr>
        <w:t>sentences</w:t>
      </w:r>
      <w:r w:rsidR="00442BE9">
        <w:rPr>
          <w:color w:val="000000" w:themeColor="text1"/>
        </w:rPr>
        <w:t xml:space="preserve"> </w:t>
      </w:r>
      <w:r w:rsidR="00442BE9">
        <w:rPr>
          <w:color w:val="000000" w:themeColor="text1"/>
        </w:rPr>
        <w:fldChar w:fldCharType="begin"/>
      </w:r>
      <w:r w:rsidR="00DE2466">
        <w:rPr>
          <w:color w:val="000000" w:themeColor="text1"/>
        </w:rPr>
        <w:instrText xml:space="preserve"> ADDIN ZOTERO_ITEM CSL_CITATION {"citationID":"QTqdDERk","properties":{"custom":"(e.g., Holt et al., 2009; Scott et al., 2012; Van Petten &amp; Kutas, 1990)","formattedCitation":"(e.g., Holt et al., 2009; Scott et al., 2012; Van Petten &amp; Kutas, 1990)","plainCitation":"(e.g., Holt et al., 2009; Scott et al., 2012; Van Petten &amp; Kutas, 1990)","noteIndex":0},"citationItems":[{"id":4942,"uris":["http://zotero.org/users/7928190/items/UJLMXWV7"],"itemData":{"id":4942,"type":"article-journal","abstract":"Although the neurocognitive mechanisms of non-affective language comprehension have been studied extensively, relatively less is known about how the emotional meaning of language is processed. In this study, electrophysiological responses to affectively positive, negative and neutral words, presented within non-constraining, neutral contexts, were evaluated under conditions of explicit evaluation of emotional content (Experiment 1) and passive reading (Experiment 2). In both experiments, a widely distributed Late Positivity was found to be larger to negative than to positive words (a ‘negativity bias’). In addition, in Experiment 2, a small, posterior N400 effect to negative and positive (relative to neutral) words was detected, with no differences found between N400 magnitudes to negative and positive words. Taken together, these results suggest that comprehending the emotional meaning of words following a neutral context requires an initial semantic analysis that is relatively more engaged for emotional than for non-emotional words, while a later, more extended, attention-modulated process distinguishes the specific emotional valence (positive versus negative) of words. Thus emotional processing networks within the brain appear to exert a continuous influence, evident at several stages, on the construction of the emotional meaning of language.","container-title":"Journal of cognitive neuroscience","DOI":"10.1162/jocn.2008.21151","ISSN":"0898-929X","issue":"11","journalAbbreviation":"J Cogn Neurosci","note":"PMID: 18855550\nPMCID: PMC3143819","page":"2245-2262","source":"PubMed Central","title":"Neurophysiological correlates of comprehending emotional meaning in context","volume":"21","author":[{"family":"Holt","given":"D. J."},{"family":"Lynn","given":"S. K."},{"family":"Kuperberg","given":"G. R."}],"issued":{"date-parts":[["2009",11]]}},"label":"page"},{"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schema":"https://github.com/citation-style-language/schema/raw/master/csl-citation.json"} </w:instrText>
      </w:r>
      <w:r w:rsidR="00442BE9">
        <w:rPr>
          <w:color w:val="000000" w:themeColor="text1"/>
        </w:rPr>
        <w:fldChar w:fldCharType="separate"/>
      </w:r>
      <w:r w:rsidR="00DE2466" w:rsidRPr="00DE2466">
        <w:rPr>
          <w:color w:val="000000"/>
        </w:rPr>
        <w:t>(e.g., Holt et al., 2009; Scott et al., 2012; Van Petten &amp; Kutas, 1990)</w:t>
      </w:r>
      <w:r w:rsidR="00442BE9">
        <w:rPr>
          <w:color w:val="000000" w:themeColor="text1"/>
        </w:rPr>
        <w:fldChar w:fldCharType="end"/>
      </w:r>
      <w:r w:rsidRPr="004C31F3">
        <w:rPr>
          <w:color w:val="000000" w:themeColor="text1"/>
        </w:rPr>
        <w:t>, but little is known about whether these effects accumulate over the course of multi-sentence passages</w:t>
      </w:r>
      <w:r w:rsidR="00F32E36">
        <w:rPr>
          <w:color w:val="000000" w:themeColor="text1"/>
        </w:rPr>
        <w:t xml:space="preserve"> as in everyday reading</w:t>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02E994D4" w14:textId="25EE21A1" w:rsidR="009610E5"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w:t>
      </w:r>
      <w:r w:rsidR="007F2A71">
        <w:rPr>
          <w:color w:val="000000" w:themeColor="text1"/>
        </w:rPr>
        <w:t>words</w:t>
      </w:r>
      <w:r w:rsidRPr="004C31F3">
        <w:rPr>
          <w:color w:val="000000" w:themeColor="text1"/>
        </w:rPr>
        <w:t xml:space="preserve"> per second over a naturalistic passage, </w:t>
      </w:r>
      <w:r w:rsidR="00D140FB">
        <w:rPr>
          <w:color w:val="000000" w:themeColor="text1"/>
        </w:rPr>
        <w:t>are</w:t>
      </w:r>
      <w:r w:rsidRPr="004C31F3">
        <w:rPr>
          <w:color w:val="000000" w:themeColor="text1"/>
        </w:rPr>
        <w:t xml:space="preserve"> generally consistent with the pattern of results reported in more traditional studies that employ highly-constrained experimental designs and use stand-alone words or simplified</w:t>
      </w:r>
      <w:r w:rsidR="001860AB" w:rsidRPr="004C31F3">
        <w:rPr>
          <w:color w:val="000000" w:themeColor="text1"/>
        </w:rPr>
        <w:t xml:space="preserve"> </w:t>
      </w:r>
      <w:r w:rsidRPr="004C31F3">
        <w:rPr>
          <w:color w:val="000000" w:themeColor="text1"/>
        </w:rPr>
        <w:t xml:space="preserve">sentences. </w:t>
      </w:r>
      <w:r w:rsidR="00684E5B">
        <w:rPr>
          <w:color w:val="000000" w:themeColor="text1"/>
        </w:rPr>
        <w:t>On average</w:t>
      </w:r>
      <w:r w:rsidRPr="004C31F3">
        <w:rPr>
          <w:color w:val="000000" w:themeColor="text1"/>
        </w:rPr>
        <w:t xml:space="preserve">, reading speed displayed traditional frequency effects, with faster speeds for passage halves with higher average word frequency. </w:t>
      </w:r>
      <w:r w:rsidR="00904D0B">
        <w:rPr>
          <w:color w:val="000000" w:themeColor="text1"/>
        </w:rPr>
        <w:t>Likewise, reading speed demonstrated</w:t>
      </w:r>
      <w:r w:rsidR="00223F7D">
        <w:rPr>
          <w:color w:val="000000" w:themeColor="text1"/>
        </w:rPr>
        <w:t>, on average,</w:t>
      </w:r>
      <w:r w:rsidR="00904D0B">
        <w:rPr>
          <w:color w:val="000000" w:themeColor="text1"/>
        </w:rPr>
        <w:t xml:space="preserve"> a positivity bias, with faster reading speeds for passage halves </w:t>
      </w:r>
      <w:r w:rsidR="00223F7D">
        <w:rPr>
          <w:color w:val="000000" w:themeColor="text1"/>
        </w:rPr>
        <w:t xml:space="preserve">that were </w:t>
      </w:r>
      <w:r w:rsidR="00684E5B">
        <w:rPr>
          <w:color w:val="000000" w:themeColor="text1"/>
        </w:rPr>
        <w:t xml:space="preserve">relatively more positive in </w:t>
      </w:r>
      <w:r w:rsidR="000C475F">
        <w:rPr>
          <w:color w:val="000000" w:themeColor="text1"/>
        </w:rPr>
        <w:t xml:space="preserve">valence. </w:t>
      </w:r>
      <w:r w:rsidR="00684E5B">
        <w:rPr>
          <w:color w:val="000000" w:themeColor="text1"/>
        </w:rPr>
        <w:t>Crucially, the effects of frequency and valence were qualified by an interaction</w:t>
      </w:r>
      <w:r w:rsidR="000C475F">
        <w:rPr>
          <w:color w:val="000000" w:themeColor="text1"/>
        </w:rPr>
        <w:t xml:space="preserve">, </w:t>
      </w:r>
      <w:r w:rsidR="00684E5B">
        <w:rPr>
          <w:color w:val="000000" w:themeColor="text1"/>
        </w:rPr>
        <w:t>providing a generalization of</w:t>
      </w:r>
      <w:r w:rsidR="00904D0B">
        <w:rPr>
          <w:color w:val="000000" w:themeColor="text1"/>
        </w:rPr>
        <w:t xml:space="preserve"> </w:t>
      </w:r>
      <w:r w:rsidR="000C475F" w:rsidRPr="004C31F3">
        <w:rPr>
          <w:color w:val="000000" w:themeColor="text1"/>
        </w:rPr>
        <w:t>previously reported interactions</w:t>
      </w:r>
      <w:r w:rsidR="000C475F">
        <w:rPr>
          <w:color w:val="000000" w:themeColor="text1"/>
        </w:rPr>
        <w:t xml:space="preserve"> between frequency and valence</w:t>
      </w:r>
      <w:r w:rsidR="000C475F" w:rsidRPr="004C31F3">
        <w:rPr>
          <w:color w:val="000000" w:themeColor="text1"/>
        </w:rPr>
        <w:t xml:space="preserve"> whereby the processing of high-frequency negative words is slowed </w:t>
      </w:r>
      <w:r w:rsidR="000C475F" w:rsidRPr="004C31F3">
        <w:rPr>
          <w:color w:val="000000" w:themeColor="text1"/>
        </w:rPr>
        <w:fldChar w:fldCharType="begin"/>
      </w:r>
      <w:r w:rsidR="000C475F"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0C475F" w:rsidRPr="004C31F3">
        <w:rPr>
          <w:color w:val="000000" w:themeColor="text1"/>
        </w:rPr>
        <w:fldChar w:fldCharType="separate"/>
      </w:r>
      <w:r w:rsidR="000C475F" w:rsidRPr="004C31F3">
        <w:rPr>
          <w:color w:val="000000" w:themeColor="text1"/>
        </w:rPr>
        <w:t>(Kuchinke et al., 2007; Méndez-Bértolo et al., 2011; Scott et al., 2009, 2012, 2014)</w:t>
      </w:r>
      <w:r w:rsidR="000C475F" w:rsidRPr="004C31F3">
        <w:rPr>
          <w:color w:val="000000" w:themeColor="text1"/>
        </w:rPr>
        <w:fldChar w:fldCharType="end"/>
      </w:r>
      <w:r w:rsidR="000C475F" w:rsidRPr="004C31F3">
        <w:rPr>
          <w:color w:val="000000" w:themeColor="text1"/>
        </w:rPr>
        <w:t xml:space="preserve">. </w:t>
      </w:r>
      <w:r w:rsidR="005604DA">
        <w:rPr>
          <w:color w:val="000000" w:themeColor="text1"/>
        </w:rPr>
        <w:t>With respect to modulations of frequency effects based on higher level discourse</w:t>
      </w:r>
      <w:r w:rsidRPr="004C31F3">
        <w:rPr>
          <w:color w:val="000000" w:themeColor="text1"/>
        </w:rPr>
        <w:t xml:space="preserve">, </w:t>
      </w:r>
      <w:r w:rsidR="00E85162">
        <w:rPr>
          <w:color w:val="000000" w:themeColor="text1"/>
        </w:rPr>
        <w:t xml:space="preserve">we did not observe a significant position </w:t>
      </w:r>
      <w:r w:rsidR="00764D81" w:rsidRPr="00793907">
        <w:rPr>
          <w:color w:val="000000" w:themeColor="text1"/>
        </w:rPr>
        <w:t>×</w:t>
      </w:r>
      <w:r w:rsidR="00E85162">
        <w:rPr>
          <w:color w:val="000000" w:themeColor="text1"/>
        </w:rPr>
        <w:t xml:space="preserve"> frequency interaction</w:t>
      </w:r>
      <w:r w:rsidR="00A81E5B">
        <w:rPr>
          <w:color w:val="000000" w:themeColor="text1"/>
        </w:rPr>
        <w:t xml:space="preserve">. This null result suggests </w:t>
      </w:r>
      <w:r w:rsidR="00223F7D">
        <w:rPr>
          <w:color w:val="000000" w:themeColor="text1"/>
        </w:rPr>
        <w:t xml:space="preserve">that </w:t>
      </w:r>
      <w:r w:rsidR="00A81E5B">
        <w:rPr>
          <w:color w:val="000000" w:themeColor="text1"/>
        </w:rPr>
        <w:t xml:space="preserve">the midpassage shift in valence may have disrupted the accrual of higher-level discourse context, resulting in </w:t>
      </w:r>
      <w:r w:rsidRPr="004C31F3">
        <w:rPr>
          <w:color w:val="000000" w:themeColor="text1"/>
        </w:rPr>
        <w:t xml:space="preserve">reading speeds </w:t>
      </w:r>
      <w:r w:rsidR="00223F7D">
        <w:rPr>
          <w:color w:val="000000" w:themeColor="text1"/>
        </w:rPr>
        <w:t xml:space="preserve">being </w:t>
      </w:r>
      <w:r w:rsidRPr="004C31F3">
        <w:rPr>
          <w:color w:val="000000" w:themeColor="text1"/>
        </w:rPr>
        <w:t xml:space="preserve">driven primarily by average word frequency in </w:t>
      </w:r>
      <w:r w:rsidR="001228F0">
        <w:rPr>
          <w:color w:val="000000" w:themeColor="text1"/>
        </w:rPr>
        <w:t>both the first and</w:t>
      </w:r>
      <w:r w:rsidRPr="004C31F3">
        <w:rPr>
          <w:color w:val="000000" w:themeColor="text1"/>
        </w:rPr>
        <w:t xml:space="preserve"> second hal</w:t>
      </w:r>
      <w:r w:rsidR="001228F0">
        <w:rPr>
          <w:color w:val="000000" w:themeColor="text1"/>
        </w:rPr>
        <w:t>ves</w:t>
      </w:r>
      <w:r w:rsidRPr="004C31F3">
        <w:rPr>
          <w:color w:val="000000" w:themeColor="text1"/>
        </w:rPr>
        <w:t xml:space="preserve"> of each passage.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5EF5081E" w14:textId="053E811F" w:rsidR="00DF407C" w:rsidRDefault="00000000" w:rsidP="008626FC">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w:t>
      </w:r>
      <w:r w:rsidRPr="004C31F3">
        <w:rPr>
          <w:color w:val="000000" w:themeColor="text1"/>
        </w:rPr>
        <w:lastRenderedPageBreak/>
        <w:t>encountered. A similar pattern emerges in eye-tracking research</w:t>
      </w:r>
      <w:r w:rsidR="002D0110">
        <w:rPr>
          <w:color w:val="000000" w:themeColor="text1"/>
        </w:rPr>
        <w:t xml:space="preserve"> with single sentence stimuli</w:t>
      </w:r>
      <w:r w:rsidRPr="004C31F3">
        <w:rPr>
          <w:color w:val="000000" w:themeColor="text1"/>
        </w:rPr>
        <w:t xml:space="preserve">, </w:t>
      </w:r>
      <w:r w:rsidR="002D0110">
        <w:rPr>
          <w:color w:val="000000" w:themeColor="text1"/>
        </w:rPr>
        <w:t>in which</w:t>
      </w:r>
      <w:r w:rsidRPr="004C31F3">
        <w:rPr>
          <w:color w:val="000000" w:themeColor="text1"/>
        </w:rPr>
        <w:t xml:space="preserv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t>
      </w:r>
      <w:r w:rsidR="00D338E4">
        <w:rPr>
          <w:color w:val="000000" w:themeColor="text1"/>
        </w:rPr>
        <w:t xml:space="preserve">stimuli </w:t>
      </w:r>
      <w:r w:rsidR="001865F9">
        <w:rPr>
          <w:color w:val="000000" w:themeColor="text1"/>
        </w:rPr>
        <w:t>extends beyond single words and short sentences to</w:t>
      </w:r>
      <w:r w:rsidR="002D0110">
        <w:rPr>
          <w:color w:val="000000" w:themeColor="text1"/>
        </w:rPr>
        <w:t xml:space="preserve"> multi-sentence </w:t>
      </w:r>
      <w:r w:rsidRPr="004C31F3">
        <w:rPr>
          <w:color w:val="000000" w:themeColor="text1"/>
        </w:rPr>
        <w:t>texts</w:t>
      </w:r>
      <w:r w:rsidR="001865F9">
        <w:rPr>
          <w:color w:val="000000" w:themeColor="text1"/>
        </w:rPr>
        <w:t>, with passages of higher average word frequency being read faster</w:t>
      </w:r>
      <w:r w:rsidR="002D0110">
        <w:rPr>
          <w:color w:val="000000" w:themeColor="text1"/>
        </w:rPr>
        <w:t xml:space="preserve"> in words per second</w:t>
      </w:r>
      <w:r w:rsidRPr="004C31F3">
        <w:rPr>
          <w:color w:val="000000" w:themeColor="text1"/>
        </w:rPr>
        <w:t>.</w:t>
      </w:r>
    </w:p>
    <w:p w14:paraId="7BC50D24" w14:textId="50491F2A" w:rsidR="00122351" w:rsidRDefault="003F186B" w:rsidP="008626FC">
      <w:pPr>
        <w:spacing w:line="480" w:lineRule="auto"/>
        <w:ind w:firstLine="360"/>
        <w:rPr>
          <w:color w:val="000000" w:themeColor="text1"/>
        </w:rPr>
      </w:pPr>
      <w:r>
        <w:rPr>
          <w:color w:val="000000" w:themeColor="text1"/>
        </w:rPr>
        <w:t xml:space="preserve">Word frequency effects are </w:t>
      </w:r>
      <w:r w:rsidR="004C4C78">
        <w:rPr>
          <w:color w:val="000000" w:themeColor="text1"/>
        </w:rPr>
        <w:t xml:space="preserve">thought to be related to higher connectivity in the associative network of the mental lexicon </w:t>
      </w:r>
      <w:r w:rsidR="007523F6">
        <w:rPr>
          <w:color w:val="000000" w:themeColor="text1"/>
        </w:rPr>
        <w:fldChar w:fldCharType="begin"/>
      </w:r>
      <w:r w:rsidR="00DE2466">
        <w:rPr>
          <w:color w:val="000000" w:themeColor="text1"/>
        </w:rPr>
        <w:instrText xml:space="preserve"> ADDIN ZOTERO_ITEM CSL_CITATION {"citationID":"a225i5ks99b","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7523F6">
        <w:rPr>
          <w:color w:val="000000" w:themeColor="text1"/>
        </w:rPr>
        <w:fldChar w:fldCharType="separate"/>
      </w:r>
      <w:r w:rsidR="00DE2466" w:rsidRPr="00DE2466">
        <w:rPr>
          <w:color w:val="000000"/>
        </w:rPr>
        <w:t>(Hulme et al., 1991; Stuart &amp; Hulme, 2000)</w:t>
      </w:r>
      <w:r w:rsidR="007523F6">
        <w:rPr>
          <w:color w:val="000000" w:themeColor="text1"/>
        </w:rPr>
        <w:fldChar w:fldCharType="end"/>
      </w:r>
      <w:r w:rsidR="004C4C78">
        <w:rPr>
          <w:color w:val="000000" w:themeColor="text1"/>
        </w:rPr>
        <w:t>.</w:t>
      </w:r>
      <w:r>
        <w:rPr>
          <w:color w:val="000000" w:themeColor="text1"/>
        </w:rPr>
        <w:t xml:space="preserve"> </w:t>
      </w:r>
      <w:r w:rsidR="004B549D">
        <w:rPr>
          <w:color w:val="000000" w:themeColor="text1"/>
        </w:rPr>
        <w:t>S</w:t>
      </w:r>
      <w:r w:rsidR="004C4C78">
        <w:rPr>
          <w:color w:val="000000" w:themeColor="text1"/>
        </w:rPr>
        <w:t>peeded naming</w:t>
      </w:r>
      <w:r w:rsidR="004B549D">
        <w:rPr>
          <w:color w:val="000000" w:themeColor="text1"/>
        </w:rPr>
        <w:t xml:space="preserve"> of standalone words, which is similar in nature to the oral reading in our task, has previously been shown to display frequency effects</w:t>
      </w:r>
      <w:r w:rsidR="00477A26">
        <w:rPr>
          <w:color w:val="000000" w:themeColor="text1"/>
        </w:rPr>
        <w:t>, with lower frequency words produced more slowly</w:t>
      </w:r>
      <w:r w:rsidR="004C4C78">
        <w:rPr>
          <w:color w:val="000000" w:themeColor="text1"/>
        </w:rPr>
        <w:t xml:space="preserve"> </w:t>
      </w:r>
      <w:r w:rsidR="00E60C4C">
        <w:rPr>
          <w:color w:val="000000" w:themeColor="text1"/>
        </w:rPr>
        <w:fldChar w:fldCharType="begin"/>
      </w:r>
      <w:r w:rsidR="00DE2466">
        <w:rPr>
          <w:color w:val="000000" w:themeColor="text1"/>
        </w:rPr>
        <w:instrText xml:space="preserve"> ADDIN ZOTERO_ITEM CSL_CITATION {"citationID":"a8h3er1eqc","properties":{"formattedCitation":"(Balota &amp; Chumbley, 1984; Balota &amp; Spieler, 1999; Larsen et al., 2008)","plainCitation":"(Balota &amp; Chumbley, 1984; Balota &amp; Spieler, 1999; Larsen et al., 2008)","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E60C4C">
        <w:rPr>
          <w:color w:val="000000" w:themeColor="text1"/>
        </w:rPr>
        <w:fldChar w:fldCharType="separate"/>
      </w:r>
      <w:r w:rsidR="00DE2466" w:rsidRPr="00DE2466">
        <w:rPr>
          <w:color w:val="000000"/>
        </w:rPr>
        <w:t>(Balota &amp; Chumbley, 1984; Balota &amp; Spieler, 1999; Larsen et al., 2008)</w:t>
      </w:r>
      <w:r w:rsidR="00E60C4C">
        <w:rPr>
          <w:color w:val="000000" w:themeColor="text1"/>
        </w:rPr>
        <w:fldChar w:fldCharType="end"/>
      </w:r>
      <w:r w:rsidR="007D2DE2">
        <w:rPr>
          <w:color w:val="000000" w:themeColor="text1"/>
        </w:rPr>
        <w:t xml:space="preserve">. </w:t>
      </w:r>
      <w:r w:rsidR="00D45E13">
        <w:rPr>
          <w:color w:val="000000" w:themeColor="text1"/>
        </w:rPr>
        <w:t xml:space="preserve">Longer-form </w:t>
      </w:r>
      <w:r w:rsidR="007D2DE2">
        <w:rPr>
          <w:color w:val="000000" w:themeColor="text1"/>
        </w:rPr>
        <w:t>oral reading</w:t>
      </w:r>
      <w:r w:rsidR="00D45E13">
        <w:rPr>
          <w:color w:val="000000" w:themeColor="text1"/>
        </w:rPr>
        <w:t>, however,</w:t>
      </w:r>
      <w:r w:rsidR="007D2DE2">
        <w:rPr>
          <w:color w:val="000000" w:themeColor="text1"/>
        </w:rPr>
        <w:t xml:space="preserve"> benefits</w:t>
      </w:r>
      <w:r w:rsidR="00D45E13">
        <w:rPr>
          <w:color w:val="000000" w:themeColor="text1"/>
        </w:rPr>
        <w:t xml:space="preserve"> not only from parafoveal preview, but also</w:t>
      </w:r>
      <w:r w:rsidR="007D2DE2">
        <w:rPr>
          <w:color w:val="000000" w:themeColor="text1"/>
        </w:rPr>
        <w:t xml:space="preserve"> from </w:t>
      </w:r>
      <w:r w:rsidR="00700351">
        <w:rPr>
          <w:color w:val="000000" w:themeColor="text1"/>
        </w:rPr>
        <w:t>higher levels of semantic and syntactic context that can be used to predict upcoming words.</w:t>
      </w:r>
      <w:r w:rsidR="00EE1EA3">
        <w:rPr>
          <w:color w:val="000000" w:themeColor="text1"/>
        </w:rPr>
        <w:t xml:space="preserve"> </w:t>
      </w:r>
      <w:r w:rsidR="00C46F5A">
        <w:rPr>
          <w:color w:val="000000" w:themeColor="text1"/>
        </w:rPr>
        <w:t xml:space="preserve">Similar to </w:t>
      </w:r>
      <w:r w:rsidR="00F57ED9">
        <w:rPr>
          <w:color w:val="000000" w:themeColor="text1"/>
        </w:rPr>
        <w:t>production</w:t>
      </w:r>
      <w:r w:rsidR="00C46F5A">
        <w:rPr>
          <w:color w:val="000000" w:themeColor="text1"/>
        </w:rPr>
        <w:t xml:space="preserve"> times in speeded naming</w:t>
      </w:r>
      <w:r w:rsidR="00700351">
        <w:rPr>
          <w:color w:val="000000" w:themeColor="text1"/>
        </w:rPr>
        <w:t xml:space="preserve">, the </w:t>
      </w:r>
      <w:r w:rsidR="00370636">
        <w:rPr>
          <w:color w:val="000000" w:themeColor="text1"/>
        </w:rPr>
        <w:t xml:space="preserve">amplitude of the </w:t>
      </w:r>
      <w:r w:rsidR="00700351">
        <w:rPr>
          <w:color w:val="000000" w:themeColor="text1"/>
        </w:rPr>
        <w:t>N400 ERP component is attenuated by word frequency during single-word presentation. However, when words are combined into sentential frames, the accumulating discourse context serves to modulate frequency effects on the N400. For example,</w:t>
      </w:r>
      <w:r w:rsidR="00E020B4">
        <w:rPr>
          <w:color w:val="000000" w:themeColor="text1"/>
        </w:rPr>
        <w:t xml:space="preserve"> </w:t>
      </w:r>
      <w:r w:rsidR="00E020B4">
        <w:rPr>
          <w:color w:val="000000" w:themeColor="text1"/>
        </w:rPr>
        <w:fldChar w:fldCharType="begin"/>
      </w:r>
      <w:r w:rsidR="00DE2466">
        <w:rPr>
          <w:color w:val="000000" w:themeColor="text1"/>
        </w:rPr>
        <w:instrText xml:space="preserve"> ADDIN ZOTERO_ITEM CSL_CITATION {"citationID":"M3ST3On0","properties":{"custom":"Van Petten &amp; Kutas (1990)","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E020B4">
        <w:rPr>
          <w:color w:val="000000" w:themeColor="text1"/>
        </w:rPr>
        <w:fldChar w:fldCharType="separate"/>
      </w:r>
      <w:r w:rsidR="00DE2466" w:rsidRPr="00DE2466">
        <w:rPr>
          <w:color w:val="000000"/>
        </w:rPr>
        <w:t>Van Petten &amp; Kutas (1990)</w:t>
      </w:r>
      <w:r w:rsidR="00E020B4">
        <w:rPr>
          <w:color w:val="000000" w:themeColor="text1"/>
        </w:rPr>
        <w:fldChar w:fldCharType="end"/>
      </w:r>
      <w:r w:rsidR="00700351">
        <w:rPr>
          <w:color w:val="000000" w:themeColor="text1"/>
        </w:rPr>
        <w:t xml:space="preserve"> found larger N400 amplitudes for low frequency words, but only in early sentence positions.</w:t>
      </w:r>
      <w:r w:rsidR="00C46F5A">
        <w:rPr>
          <w:color w:val="000000" w:themeColor="text1"/>
        </w:rPr>
        <w:t xml:space="preserve"> One might therefore anticipate that potential frequency effects would be obscured in passage-length stimuli. Instead, we find robust frequency effects across passage halves that are 70-113 words in length.</w:t>
      </w:r>
    </w:p>
    <w:p w14:paraId="0F592194" w14:textId="7373742A" w:rsidR="00FF0A25" w:rsidRDefault="00D26C75" w:rsidP="006D3865">
      <w:pPr>
        <w:spacing w:line="480" w:lineRule="auto"/>
        <w:ind w:firstLine="360"/>
        <w:rPr>
          <w:color w:val="000000" w:themeColor="text1"/>
        </w:rPr>
      </w:pPr>
      <w:r>
        <w:rPr>
          <w:color w:val="000000" w:themeColor="text1"/>
        </w:rPr>
        <w:t>We posit that</w:t>
      </w:r>
      <w:r w:rsidR="00C72F2D">
        <w:rPr>
          <w:color w:val="000000" w:themeColor="text1"/>
        </w:rPr>
        <w:t xml:space="preserve"> longer passage lengths offer a larger window for underlying word frequency effects to become salient, </w:t>
      </w:r>
      <w:r w:rsidR="00CB5605">
        <w:rPr>
          <w:color w:val="000000" w:themeColor="text1"/>
        </w:rPr>
        <w:t>due, in part, to an</w:t>
      </w:r>
      <w:r w:rsidR="00C72F2D">
        <w:rPr>
          <w:color w:val="000000" w:themeColor="text1"/>
        </w:rPr>
        <w:t xml:space="preserve"> interaction between </w:t>
      </w:r>
      <w:r w:rsidR="003372EB">
        <w:rPr>
          <w:color w:val="000000" w:themeColor="text1"/>
        </w:rPr>
        <w:t xml:space="preserve">oculomotor control and </w:t>
      </w:r>
      <w:r w:rsidR="00C72F2D">
        <w:rPr>
          <w:color w:val="000000" w:themeColor="text1"/>
        </w:rPr>
        <w:t>lexical access</w:t>
      </w:r>
      <w:r w:rsidR="00CB5605">
        <w:rPr>
          <w:color w:val="000000" w:themeColor="text1"/>
        </w:rPr>
        <w:t>.</w:t>
      </w:r>
      <w:r w:rsidR="00C72F2D">
        <w:rPr>
          <w:color w:val="000000" w:themeColor="text1"/>
        </w:rPr>
        <w:t xml:space="preserve"> </w:t>
      </w:r>
      <w:r w:rsidR="00F80B41">
        <w:rPr>
          <w:color w:val="000000" w:themeColor="text1"/>
        </w:rPr>
        <w:t>During the ongoing dynamics of oral reading, the reader has simultaneous visual access to past, current, and upcoming words,</w:t>
      </w:r>
      <w:r w:rsidR="008D1BA9">
        <w:rPr>
          <w:color w:val="000000" w:themeColor="text1"/>
        </w:rPr>
        <w:t xml:space="preserve"> and</w:t>
      </w:r>
      <w:r w:rsidR="00F80B41">
        <w:rPr>
          <w:color w:val="000000" w:themeColor="text1"/>
        </w:rPr>
        <w:t xml:space="preserve"> the distance </w:t>
      </w:r>
      <w:r w:rsidR="008D1BA9">
        <w:rPr>
          <w:color w:val="000000" w:themeColor="text1"/>
        </w:rPr>
        <w:t>that separates</w:t>
      </w:r>
      <w:r w:rsidR="00F80B41">
        <w:rPr>
          <w:color w:val="000000" w:themeColor="text1"/>
        </w:rPr>
        <w:t xml:space="preserve"> the word currently being </w:t>
      </w:r>
      <w:r w:rsidR="00E44885">
        <w:rPr>
          <w:color w:val="000000" w:themeColor="text1"/>
        </w:rPr>
        <w:t>produced</w:t>
      </w:r>
      <w:r w:rsidR="00F80B41">
        <w:rPr>
          <w:color w:val="000000" w:themeColor="text1"/>
        </w:rPr>
        <w:t xml:space="preserve"> </w:t>
      </w:r>
      <w:r w:rsidR="008D1BA9">
        <w:rPr>
          <w:color w:val="000000" w:themeColor="text1"/>
        </w:rPr>
        <w:t>from</w:t>
      </w:r>
      <w:r w:rsidR="00F80B41">
        <w:rPr>
          <w:color w:val="000000" w:themeColor="text1"/>
        </w:rPr>
        <w:t xml:space="preserve"> the word on which the eyes are fixated is called the eye-voice span</w:t>
      </w:r>
      <w:r w:rsidR="006971FD">
        <w:rPr>
          <w:color w:val="000000" w:themeColor="text1"/>
        </w:rPr>
        <w:t xml:space="preserve"> </w:t>
      </w:r>
      <w:r w:rsidR="00E44885">
        <w:rPr>
          <w:color w:val="000000" w:themeColor="text1"/>
        </w:rPr>
        <w:fldChar w:fldCharType="begin"/>
      </w:r>
      <w:r w:rsidR="00944E13">
        <w:rPr>
          <w:color w:val="000000" w:themeColor="text1"/>
        </w:rPr>
        <w:instrText xml:space="preserve"> ADDIN ZOTERO_ITEM CSL_CITATION {"citationID":"ajtqllisqd","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6","author":[{"family":"Laubrock","given":"Jochen"},{"family":"Kliegl","given":"Reinhold"}],"accessed":{"date-parts":[["2021",7,15]]},"issued":{"date-parts":[["2015"]]}}}],"schema":"https://github.com/citation-style-language/schema/raw/master/csl-citation.json"} </w:instrText>
      </w:r>
      <w:r w:rsidR="00E44885">
        <w:rPr>
          <w:color w:val="000000" w:themeColor="text1"/>
        </w:rPr>
        <w:fldChar w:fldCharType="separate"/>
      </w:r>
      <w:r w:rsidR="00DE2466" w:rsidRPr="00DE2466">
        <w:rPr>
          <w:color w:val="000000"/>
        </w:rPr>
        <w:t>(Laubrock &amp; Kliegl, 2015)</w:t>
      </w:r>
      <w:r w:rsidR="00E44885">
        <w:rPr>
          <w:color w:val="000000" w:themeColor="text1"/>
        </w:rPr>
        <w:fldChar w:fldCharType="end"/>
      </w:r>
      <w:r w:rsidR="00F80B41">
        <w:rPr>
          <w:color w:val="000000" w:themeColor="text1"/>
        </w:rPr>
        <w:t xml:space="preserve">. </w:t>
      </w:r>
      <w:r w:rsidR="00C72F2D">
        <w:rPr>
          <w:color w:val="000000" w:themeColor="text1"/>
        </w:rPr>
        <w:t xml:space="preserve">In </w:t>
      </w:r>
      <w:r w:rsidR="00F80B41">
        <w:rPr>
          <w:color w:val="000000" w:themeColor="text1"/>
        </w:rPr>
        <w:t>naturalistic</w:t>
      </w:r>
      <w:r w:rsidR="00C72F2D">
        <w:rPr>
          <w:color w:val="000000" w:themeColor="text1"/>
        </w:rPr>
        <w:t xml:space="preserve"> paradigms, </w:t>
      </w:r>
      <w:r w:rsidR="00122351">
        <w:rPr>
          <w:color w:val="000000" w:themeColor="text1"/>
        </w:rPr>
        <w:t xml:space="preserve">low frequency words </w:t>
      </w:r>
      <w:r w:rsidR="00F92E78">
        <w:rPr>
          <w:color w:val="000000" w:themeColor="text1"/>
        </w:rPr>
        <w:t>are less likely to be visually skipped</w:t>
      </w:r>
      <w:r w:rsidR="00A62BA9">
        <w:rPr>
          <w:color w:val="000000" w:themeColor="text1"/>
        </w:rPr>
        <w:t xml:space="preserve"> </w:t>
      </w:r>
      <w:r w:rsidR="00A62BA9">
        <w:rPr>
          <w:color w:val="000000" w:themeColor="text1"/>
        </w:rPr>
        <w:fldChar w:fldCharType="begin"/>
      </w:r>
      <w:r w:rsidR="00DE2466">
        <w:rPr>
          <w:color w:val="000000" w:themeColor="text1"/>
        </w:rPr>
        <w:instrText xml:space="preserve"> ADDIN ZOTERO_ITEM CSL_CITATION {"citationID":"a2bpl2csaoh","properties":{"formattedCitation":"(Kliegl et al., 2004)","plainCitation":"(Kliegl et al., 2004)","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schema":"https://github.com/citation-style-language/schema/raw/master/csl-citation.json"} </w:instrText>
      </w:r>
      <w:r w:rsidR="00A62BA9">
        <w:rPr>
          <w:color w:val="000000" w:themeColor="text1"/>
        </w:rPr>
        <w:fldChar w:fldCharType="separate"/>
      </w:r>
      <w:r w:rsidR="00DE2466" w:rsidRPr="00DE2466">
        <w:rPr>
          <w:color w:val="000000"/>
        </w:rPr>
        <w:t>(Kliegl et al., 2004)</w:t>
      </w:r>
      <w:r w:rsidR="00A62BA9">
        <w:rPr>
          <w:color w:val="000000" w:themeColor="text1"/>
        </w:rPr>
        <w:fldChar w:fldCharType="end"/>
      </w:r>
      <w:r w:rsidR="00F92E78">
        <w:rPr>
          <w:color w:val="000000" w:themeColor="text1"/>
        </w:rPr>
        <w:t xml:space="preserve"> </w:t>
      </w:r>
      <w:r w:rsidR="005C6570">
        <w:rPr>
          <w:color w:val="000000" w:themeColor="text1"/>
        </w:rPr>
        <w:t xml:space="preserve">and generally have longer fixation times </w:t>
      </w:r>
      <w:r w:rsidR="00A62BA9">
        <w:rPr>
          <w:color w:val="000000" w:themeColor="text1"/>
        </w:rPr>
        <w:fldChar w:fldCharType="begin"/>
      </w:r>
      <w:r w:rsidR="00DE2466">
        <w:rPr>
          <w:color w:val="000000" w:themeColor="text1"/>
        </w:rPr>
        <w:instrText xml:space="preserve"> ADDIN ZOTERO_ITEM CSL_CITATION {"citationID":"a2hbpfp9hjs","properties":{"formattedCitation":"(Kliegl et al., 2006)","plainCitation":"(Kliegl et al., 2006)","noteIndex":0},"citationItems":[{"id":4949,"uris":["http://zotero.org/users/7928190/items/ML8PUNJK"],"itemData":{"id":4949,"type":"article-journal","abstract":"Reading requires the orchestration of visual, attentional, language-related, and oculomotor processing constraints. This study replicates previous effects of frequency, predictability, and length of fixated words on fixation durations in natural reading and demonstrates new effects of these variables related to previous and next words. Results are based on fixation durations recorded from 222 persons, each reading 144 sentences. Such evidence for distributed processing of words across fixation durations challenges psycholinguistic immediacy-of-processing and eye-mind assumptions. Most of the time the mind processes several words in parallel at different perceptual and cognitive levels. Eye movements can help to unravel these processes.","container-title":"Journal of Experimental Psychology: General","DOI":"10.1037/0096-3445.135.1.12","ISSN":"1939-2222, 0096-3445","issue":"1","journalAbbreviation":"Journal of Experimental Psychology: General","language":"en","page":"12-35","source":"DOI.org (Crossref)","title":"Tracking the mind during reading: The influence of past, present, and future words on fixation durations.","title-short":"Tracking the mind during reading","volume":"135","author":[{"family":"Kliegl","given":"Reinhold"},{"family":"Nuthmann","given":"Antje"},{"family":"Engbert","given":"Ralf"}],"issued":{"date-parts":[["2006"]]}}}],"schema":"https://github.com/citation-style-language/schema/raw/master/csl-citation.json"} </w:instrText>
      </w:r>
      <w:r w:rsidR="00A62BA9">
        <w:rPr>
          <w:color w:val="000000" w:themeColor="text1"/>
        </w:rPr>
        <w:fldChar w:fldCharType="separate"/>
      </w:r>
      <w:r w:rsidR="00DE2466" w:rsidRPr="00DE2466">
        <w:rPr>
          <w:color w:val="000000"/>
        </w:rPr>
        <w:t xml:space="preserve">(Kliegl et al., </w:t>
      </w:r>
      <w:r w:rsidR="00DE2466" w:rsidRPr="00DE2466">
        <w:rPr>
          <w:color w:val="000000"/>
        </w:rPr>
        <w:lastRenderedPageBreak/>
        <w:t>2006)</w:t>
      </w:r>
      <w:r w:rsidR="00A62BA9">
        <w:rPr>
          <w:color w:val="000000" w:themeColor="text1"/>
        </w:rPr>
        <w:fldChar w:fldCharType="end"/>
      </w:r>
      <w:r w:rsidR="005C6570">
        <w:rPr>
          <w:color w:val="000000" w:themeColor="text1"/>
        </w:rPr>
        <w:t xml:space="preserve">. </w:t>
      </w:r>
      <w:r w:rsidR="008D1BA9">
        <w:rPr>
          <w:color w:val="000000" w:themeColor="text1"/>
        </w:rPr>
        <w:t>That is, l</w:t>
      </w:r>
      <w:r w:rsidR="00346D2B">
        <w:rPr>
          <w:color w:val="000000" w:themeColor="text1"/>
        </w:rPr>
        <w:t>ow</w:t>
      </w:r>
      <w:r w:rsidR="00122351">
        <w:rPr>
          <w:color w:val="000000" w:themeColor="text1"/>
        </w:rPr>
        <w:t xml:space="preserve"> frequency words can cause </w:t>
      </w:r>
      <w:r w:rsidR="008D1BA9">
        <w:rPr>
          <w:color w:val="000000" w:themeColor="text1"/>
        </w:rPr>
        <w:t>the eye-voice span</w:t>
      </w:r>
      <w:r w:rsidR="00122351">
        <w:rPr>
          <w:color w:val="000000" w:themeColor="text1"/>
        </w:rPr>
        <w:t xml:space="preserve"> to shrink, presumably due to</w:t>
      </w:r>
      <w:r w:rsidR="0078206E">
        <w:rPr>
          <w:color w:val="000000" w:themeColor="text1"/>
        </w:rPr>
        <w:t xml:space="preserve"> the need to allocate more processing resources to the fixated word</w:t>
      </w:r>
      <w:r w:rsidR="00122351">
        <w:rPr>
          <w:color w:val="000000" w:themeColor="text1"/>
        </w:rPr>
        <w:t xml:space="preserve"> </w:t>
      </w:r>
      <w:r w:rsidR="00E216B4">
        <w:rPr>
          <w:color w:val="000000" w:themeColor="text1"/>
        </w:rPr>
        <w:fldChar w:fldCharType="begin"/>
      </w:r>
      <w:r w:rsidR="00944E13">
        <w:rPr>
          <w:color w:val="000000" w:themeColor="text1"/>
        </w:rPr>
        <w:instrText xml:space="preserve"> ADDIN ZOTERO_ITEM CSL_CITATION {"citationID":"abvjpv4h77","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6","author":[{"family":"Laubrock","given":"Jochen"},{"family":"Kliegl","given":"Reinhold"}],"accessed":{"date-parts":[["2021",7,15]]},"issued":{"date-parts":[["2015"]]}}}],"schema":"https://github.com/citation-style-language/schema/raw/master/csl-citation.json"} </w:instrText>
      </w:r>
      <w:r w:rsidR="00E216B4">
        <w:rPr>
          <w:color w:val="000000" w:themeColor="text1"/>
        </w:rPr>
        <w:fldChar w:fldCharType="separate"/>
      </w:r>
      <w:r w:rsidR="00DE2466" w:rsidRPr="00DE2466">
        <w:rPr>
          <w:color w:val="000000"/>
        </w:rPr>
        <w:t>(Laubrock &amp; Kliegl, 2015)</w:t>
      </w:r>
      <w:r w:rsidR="00E216B4">
        <w:rPr>
          <w:color w:val="000000" w:themeColor="text1"/>
        </w:rPr>
        <w:fldChar w:fldCharType="end"/>
      </w:r>
      <w:r w:rsidR="00122351">
        <w:rPr>
          <w:color w:val="000000" w:themeColor="text1"/>
        </w:rPr>
        <w:t>.</w:t>
      </w:r>
      <w:r w:rsidR="00E71474">
        <w:rPr>
          <w:color w:val="000000" w:themeColor="text1"/>
        </w:rPr>
        <w:t xml:space="preserve"> In this way, higher average word frequency may allow readers to maximize the eye-voice span closer to the threshold of the buffer in which the visual code is </w:t>
      </w:r>
      <w:r w:rsidR="00CC7D3D">
        <w:rPr>
          <w:color w:val="000000" w:themeColor="text1"/>
        </w:rPr>
        <w:t>translated</w:t>
      </w:r>
      <w:r w:rsidR="00E71474">
        <w:rPr>
          <w:color w:val="000000" w:themeColor="text1"/>
        </w:rPr>
        <w:t xml:space="preserve"> into phonological working memory in anticipation of articulatory output</w:t>
      </w:r>
      <w:r w:rsidR="000076A0">
        <w:rPr>
          <w:color w:val="000000" w:themeColor="text1"/>
        </w:rPr>
        <w:t xml:space="preserve"> </w:t>
      </w:r>
      <w:r w:rsidR="00BF3DA5">
        <w:rPr>
          <w:color w:val="000000" w:themeColor="text1"/>
        </w:rPr>
        <w:fldChar w:fldCharType="begin"/>
      </w:r>
      <w:r w:rsidR="00DE2466">
        <w:rPr>
          <w:color w:val="000000" w:themeColor="text1"/>
        </w:rPr>
        <w:instrText xml:space="preserve"> ADDIN ZOTERO_ITEM CSL_CITATION {"citationID":"a1vv81f3u12","properties":{"formattedCitation":"(Wagner &amp; Torgesen, 1987)","plainCitation":"(Wagner &amp; Torgesen, 1987)","noteIndex":0},"citationItems":[{"id":4946,"uris":["http://zotero.org/users/7928190/items/S3ERY3W3"],"itemData":{"id":4946,"type":"article-journal","container-title":"Psychological Bulletin","DOI":"10.1037/0033-2909.101.2.192","ISSN":"1939-1455, 0033-2909","issue":"2","journalAbbreviation":"Psychological Bulletin","language":"en","page":"192-212","source":"DOI.org (Crossref)","title":"The nature of phonological processing and its causal role in the acquisition of reading skills.","volume":"101","author":[{"family":"Wagner","given":"Richard K."},{"family":"Torgesen","given":"Joseph K."}],"issued":{"date-parts":[["1987",3]]}}}],"schema":"https://github.com/citation-style-language/schema/raw/master/csl-citation.json"} </w:instrText>
      </w:r>
      <w:r w:rsidR="00BF3DA5">
        <w:rPr>
          <w:color w:val="000000" w:themeColor="text1"/>
        </w:rPr>
        <w:fldChar w:fldCharType="separate"/>
      </w:r>
      <w:r w:rsidR="00DE2466" w:rsidRPr="00DE2466">
        <w:rPr>
          <w:color w:val="000000"/>
        </w:rPr>
        <w:t>(Wagner &amp; Torgesen, 1987)</w:t>
      </w:r>
      <w:r w:rsidR="00BF3DA5">
        <w:rPr>
          <w:color w:val="000000" w:themeColor="text1"/>
        </w:rPr>
        <w:fldChar w:fldCharType="end"/>
      </w:r>
      <w:r w:rsidR="000076A0">
        <w:rPr>
          <w:color w:val="000000" w:themeColor="text1"/>
        </w:rPr>
        <w:t>.</w:t>
      </w:r>
      <w:r w:rsidR="000F13B6">
        <w:rPr>
          <w:color w:val="000000" w:themeColor="text1"/>
        </w:rPr>
        <w:t xml:space="preserve"> At maximal span, reading speed would be (theoretically) bounded only by the articulatory limitations of the vocal tract. We do not propose that such a boundary is reached in our study, but rather suggest that increased eye-voice span during oral reading of content with higher average frequency might increase the speed of articulatory output compared to speeds when the span is smaller.</w:t>
      </w:r>
    </w:p>
    <w:p w14:paraId="35C344F1" w14:textId="77777777" w:rsidR="00D660F2" w:rsidRDefault="00D660F2" w:rsidP="00FF0A25">
      <w:pPr>
        <w:spacing w:line="480" w:lineRule="auto"/>
        <w:rPr>
          <w:b/>
          <w:bCs/>
          <w:color w:val="000000" w:themeColor="text1"/>
        </w:rPr>
      </w:pPr>
    </w:p>
    <w:p w14:paraId="1CC20ABC" w14:textId="388A8955" w:rsidR="00FF0A25" w:rsidRPr="00FF0A25" w:rsidRDefault="00FF0A25" w:rsidP="00FF0A25">
      <w:pPr>
        <w:spacing w:line="480" w:lineRule="auto"/>
        <w:rPr>
          <w:b/>
          <w:bCs/>
          <w:color w:val="000000" w:themeColor="text1"/>
        </w:rPr>
      </w:pPr>
      <w:r w:rsidRPr="00FF0A25">
        <w:rPr>
          <w:b/>
          <w:bCs/>
          <w:color w:val="000000" w:themeColor="text1"/>
        </w:rPr>
        <w:t xml:space="preserve">Positivity </w:t>
      </w:r>
      <w:r w:rsidR="00355A4F">
        <w:rPr>
          <w:b/>
          <w:bCs/>
          <w:color w:val="000000" w:themeColor="text1"/>
        </w:rPr>
        <w:t>promotes faster reading</w:t>
      </w:r>
    </w:p>
    <w:p w14:paraId="0894338E" w14:textId="3E367971" w:rsidR="00D660F2" w:rsidRDefault="00E1313A" w:rsidP="00644246">
      <w:pPr>
        <w:spacing w:line="480" w:lineRule="auto"/>
        <w:ind w:firstLine="360"/>
        <w:rPr>
          <w:b/>
          <w:color w:val="000000" w:themeColor="text1"/>
        </w:rPr>
      </w:pPr>
      <w:r>
        <w:rPr>
          <w:color w:val="000000" w:themeColor="text1"/>
        </w:rPr>
        <w:t xml:space="preserve">In speeded naming, response times </w:t>
      </w:r>
      <w:r w:rsidR="00CB5B8E">
        <w:rPr>
          <w:color w:val="000000" w:themeColor="text1"/>
        </w:rPr>
        <w:t>are faster for</w:t>
      </w:r>
      <w:r>
        <w:rPr>
          <w:color w:val="000000" w:themeColor="text1"/>
        </w:rPr>
        <w:t xml:space="preserve"> </w:t>
      </w:r>
      <w:r w:rsidR="00CB5B8E">
        <w:rPr>
          <w:color w:val="000000" w:themeColor="text1"/>
        </w:rPr>
        <w:t>relatively more</w:t>
      </w:r>
      <w:r>
        <w:rPr>
          <w:color w:val="000000" w:themeColor="text1"/>
        </w:rPr>
        <w:t xml:space="preserve"> positive words</w:t>
      </w:r>
      <w:r w:rsidRPr="00482CCF">
        <w:rPr>
          <w:color w:val="000000" w:themeColor="text1"/>
        </w:rPr>
        <w:t xml:space="preserve"> </w:t>
      </w:r>
      <w:r w:rsidR="002C4A40">
        <w:rPr>
          <w:color w:val="000000" w:themeColor="text1"/>
        </w:rPr>
        <w:fldChar w:fldCharType="begin"/>
      </w:r>
      <w:r w:rsidR="00DE2466">
        <w:rPr>
          <w:color w:val="000000" w:themeColor="text1"/>
        </w:rPr>
        <w:instrText xml:space="preserve"> ADDIN ZOTERO_ITEM CSL_CITATION {"citationID":"a1jdo31iv46","properties":{"formattedCitation":"(Estes &amp; Adelman, 2008; Kuperman et al., 2014; Larsen et al., 2008)","plainCitation":"(Estes &amp; Adelman, 2008; Kuperman et al., 2014; Larsen et al., 2008)","noteIndex":0},"citationItems":[{"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2C4A40">
        <w:rPr>
          <w:color w:val="000000" w:themeColor="text1"/>
        </w:rPr>
        <w:fldChar w:fldCharType="separate"/>
      </w:r>
      <w:r w:rsidR="00DE2466" w:rsidRPr="00DE2466">
        <w:rPr>
          <w:color w:val="000000"/>
        </w:rPr>
        <w:t>(Estes &amp; Adelman, 2008; Kuperman et al., 2014; Larsen et al., 2008)</w:t>
      </w:r>
      <w:r w:rsidR="002C4A40">
        <w:rPr>
          <w:color w:val="000000" w:themeColor="text1"/>
        </w:rPr>
        <w:fldChar w:fldCharType="end"/>
      </w:r>
      <w:r w:rsidRPr="00482CCF">
        <w:rPr>
          <w:color w:val="000000" w:themeColor="text1"/>
        </w:rPr>
        <w:t>.</w:t>
      </w:r>
      <w:r w:rsidR="008656C4">
        <w:rPr>
          <w:color w:val="000000" w:themeColor="text1"/>
        </w:rPr>
        <w:t xml:space="preserve"> </w:t>
      </w:r>
      <w:r w:rsidR="00CB5B8E" w:rsidRPr="00644246">
        <w:rPr>
          <w:color w:val="000000" w:themeColor="text1"/>
        </w:rPr>
        <w:t xml:space="preserve">Similarly, </w:t>
      </w:r>
      <w:r w:rsidR="008D7424">
        <w:rPr>
          <w:color w:val="000000" w:themeColor="text1"/>
        </w:rPr>
        <w:t>more positive words demonstrate stronger</w:t>
      </w:r>
      <w:r w:rsidR="00996ECF">
        <w:rPr>
          <w:color w:val="000000" w:themeColor="text1"/>
        </w:rPr>
        <w:t xml:space="preserve"> </w:t>
      </w:r>
      <w:r w:rsidR="00490D04">
        <w:rPr>
          <w:color w:val="000000" w:themeColor="text1"/>
        </w:rPr>
        <w:t xml:space="preserve">affective priming effects </w:t>
      </w:r>
      <w:r w:rsidR="002C4A40">
        <w:rPr>
          <w:color w:val="000000" w:themeColor="text1"/>
        </w:rPr>
        <w:fldChar w:fldCharType="begin"/>
      </w:r>
      <w:r w:rsidR="00DE2466">
        <w:rPr>
          <w:color w:val="000000" w:themeColor="text1"/>
        </w:rPr>
        <w:instrText xml:space="preserve"> ADDIN ZOTERO_ITEM CSL_CITATION {"citationID":"a2fo7n4nao4","properties":{"formattedCitation":"(Kazanas &amp; Altarriba, 2015, 2016; L\\uc0\\u252{}dtke &amp; Jacobs, 2015; Sass et al., 2012; Unkelbach et al., 2008)","plainCitation":"(Kazanas &amp; Altarriba, 2015, 2016; Lüdtke &amp; Jacobs, 2015; Sass et al., 2012; Unkelbach et al., 2008)","noteIndex":0},"citationItems":[{"id":7,"uris":["http://zotero.org/users/7928190/items/HXGWS44L"],"itemData":{"id":7,"type":"article-journal","abstract":"As the division between emotion and emotion-laden words has been viewed as controversial by, for example, Kousta and colleagues, the current study attempted a replication and extension of findings previously described by Kazanas and Altarriba. In their findings, Kazanas and Altarriba reported significant differences in response times (RTs) and priming effects between emotion and emotion-laden words, with faster RTs and larger priming effects with emotion words than with emotion-laden words. These findings were consistent across unmasked (Experiment 1) and masked (Experiment 2) versions of a lexical decision task, where participants either explicitly or implicitly processed the prime words of each prime-target word pair. Findings from Experiment 2 have been previously replicated by Kazanas and Altarriba with a Spanish–English bilingual sample, when tested in English, the participants’ functionally dominant language. The current study was designed to extend these previous findings, using a l000-ms stimulus onset asynchrony (SOA), which was longer than the 250-ms SOA originally used by Kazanas and Altarriba. Findings from the current study supported the division between emotion and emotion-laden words, as they replicated those previously described by Kazanas and Altarriba. In addition, the current study determined that negative words were processed significantly slower in this experiment, with a long SOA (replicating findings by Rossell and Nobre).","container-title":"Language and Speech","DOI":"10.1177/0023830915590677","journalAbbreviation":"Language and Speech","source":"ResearchGate","title":"Emotion Word Type and Affective Valence Priming at a Long Stimulus Onset Asynchrony","volume":"59","author":[{"family":"Kazanas","given":"Stephanie"},{"family":"Altarriba","given":"Jeanette"}],"issued":{"date-parts":[["2015",6,29]]}}},{"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414,"uris":["http://zotero.org/users/7928190/items/9J95S52D"],"itemData":{"id":414,"type":"article-journal","abstract":"Emotions inﬂuence our everyday life in several ways. With the present study, we wanted to examine the impact of emotional information on neural correlates of semantic priming, a well-established technique to investigate semantic processing. Stimuli were presented with a short SOA of 200 ms as subjects performed a lexical decision task during fMRI measurement. Seven experimental conditions were compared: positive/negative/neutral related, positive/negative/neutral unrelated, nonwords (all words were nouns). Behavioral data revealed a valence speciﬁc semantic priming effect (i.e., unrelated &gt; related) only for neutral and positive related word pairs. On a neural level, the comparison of emotional over neutral relations showed activation in left anterior medial frontal cortex, superior frontal gyrus, and posterior cingulate. Interactions for the different relations were located in left anterior part of the medial frontal cortex, cingulate regions, and right hippocampus (positive &gt; neutral þ negative) and left posterior part of medial frontal cortex (negative &gt; neutral þ positive). The results showed that emotional information have an inﬂuence on semantic association processes. While positive and neutral information seem to share a semantic network, negative relations might induce compensatory mechanisms that inhibit the spread of activation between related concepts. The neural correlates highlighted a distributed neural network, primarily involving attention, memory and emotion related processing areas in medial fronto-parietal cortices. The differentiation between anterior (positive) and posterior part (negative) of the medial frontal cortex was linked to the type of affective manipulation with more cognitive demands being involved in the automatic processing of negative information. Hum Brain Mapp 33:676–694, 2012. VC 2011 Wiley Periodicals, Inc.","container-title":"Human Brain Mapping","DOI":"10.1002/hbm.21241","ISSN":"10659471","issue":"3","journalAbbreviation":"Hum. Brain Mapp.","language":"en","page":"676-694","source":"DOI.org (Crossref)","title":"The influence of emotional associations on the neural correlates of semantic priming","volume":"33","author":[{"family":"Sass","given":"Katharina"},{"family":"Habel","given":"Ute"},{"family":"Sachs","given":"Olga"},{"family":"Huber","given":"Walter"},{"family":"Gauggel","given":"Siegfried"},{"family":"Kircher","given":"Tilo"}],"issued":{"date-parts":[["2012",3]]}}},{"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label":"page"}],"schema":"https://github.com/citation-style-language/schema/raw/master/csl-citation.json"} </w:instrText>
      </w:r>
      <w:r w:rsidR="002C4A40">
        <w:rPr>
          <w:color w:val="000000" w:themeColor="text1"/>
        </w:rPr>
        <w:fldChar w:fldCharType="separate"/>
      </w:r>
      <w:r w:rsidR="00DE2466" w:rsidRPr="00DE2466">
        <w:rPr>
          <w:color w:val="000000"/>
        </w:rPr>
        <w:t>(Kazanas &amp; Altarriba, 2015, 2016; Lüdtke &amp; Jacobs, 2015; Sass et al., 2012; Unkelbach et al., 2008)</w:t>
      </w:r>
      <w:r w:rsidR="002C4A40">
        <w:rPr>
          <w:color w:val="000000" w:themeColor="text1"/>
        </w:rPr>
        <w:fldChar w:fldCharType="end"/>
      </w:r>
      <w:r w:rsidR="00490D04">
        <w:rPr>
          <w:color w:val="000000" w:themeColor="text1"/>
        </w:rPr>
        <w:t>.</w:t>
      </w:r>
      <w:r w:rsidR="00A31F7F">
        <w:rPr>
          <w:color w:val="000000" w:themeColor="text1"/>
        </w:rPr>
        <w:t xml:space="preserve"> Many researchers </w:t>
      </w:r>
      <w:r w:rsidR="008E4684">
        <w:rPr>
          <w:color w:val="000000" w:themeColor="text1"/>
        </w:rPr>
        <w:fldChar w:fldCharType="begin"/>
      </w:r>
      <w:r w:rsidR="00DE2466">
        <w:rPr>
          <w:color w:val="000000" w:themeColor="text1"/>
        </w:rPr>
        <w:instrText xml:space="preserve"> ADDIN ZOTERO_ITEM CSL_CITATION {"citationID":"adoj3esbec","properties":{"formattedCitation":"(Hofmann &amp; Jacobs, 2014; L\\uc0\\u252{}dtke &amp; Jacobs, 2015; Unkelbach et al., 2008)","plainCitation":"(Hofmann &amp; Jacobs, 2014; Lüdtke &amp; Jacobs, 2015; Unkelbach et al., 2008)","noteIndex":0},"citationItems":[{"id":4938,"uris":["http://zotero.org/users/7928190/items/TYMZ6ULZ"],"itemData":{"id":4938,"type":"article-journal","container-title":"Neuroscience &amp; Biobehavioral Reviews","DOI":"10.1016/j.neubiorev.2014.06.011","ISSN":"01497634","journalAbbreviation":"Neuroscience &amp; Biobehavioral Reviews","language":"en","page":"85-104","source":"DOI.org (Crossref)","title":"Interactive activation and competition models and semantic context: From behavioral to brain data","title-short":"Interactive activation and competition models and semantic context","volume":"46","author":[{"family":"Hofmann","given":"Markus J."},{"family":"Jacobs","given":"Arthur M."}],"issued":{"date-parts":[["2014",10]]}}},{"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8E4684">
        <w:rPr>
          <w:color w:val="000000" w:themeColor="text1"/>
        </w:rPr>
        <w:fldChar w:fldCharType="separate"/>
      </w:r>
      <w:r w:rsidR="00DE2466" w:rsidRPr="00DE2466">
        <w:rPr>
          <w:color w:val="000000"/>
        </w:rPr>
        <w:t>(Hofmann &amp; Jacobs, 2014; Lüdtke &amp; Jacobs, 2015; Unkelbach et al., 2008)</w:t>
      </w:r>
      <w:r w:rsidR="008E4684">
        <w:rPr>
          <w:color w:val="000000" w:themeColor="text1"/>
        </w:rPr>
        <w:fldChar w:fldCharType="end"/>
      </w:r>
      <w:r w:rsidR="008E4684">
        <w:rPr>
          <w:color w:val="000000" w:themeColor="text1"/>
        </w:rPr>
        <w:t xml:space="preserve"> </w:t>
      </w:r>
      <w:r w:rsidR="00A31F7F">
        <w:rPr>
          <w:color w:val="000000" w:themeColor="text1"/>
        </w:rPr>
        <w:t xml:space="preserve">have interpreted this positivity bias in affective priming as the result of greater semantic-associative </w:t>
      </w:r>
      <w:r w:rsidR="00DD60C8">
        <w:rPr>
          <w:color w:val="000000" w:themeColor="text1"/>
        </w:rPr>
        <w:t xml:space="preserve">clustering </w:t>
      </w:r>
      <w:r w:rsidR="00A31F7F">
        <w:rPr>
          <w:color w:val="000000" w:themeColor="text1"/>
        </w:rPr>
        <w:t xml:space="preserve">among </w:t>
      </w:r>
      <w:r w:rsidR="00CB5B8E">
        <w:rPr>
          <w:color w:val="000000" w:themeColor="text1"/>
        </w:rPr>
        <w:t xml:space="preserve">more </w:t>
      </w:r>
      <w:r w:rsidR="00A31F7F">
        <w:rPr>
          <w:color w:val="000000" w:themeColor="text1"/>
        </w:rPr>
        <w:t>positive words.</w:t>
      </w:r>
      <w:r w:rsidR="00EA18AD">
        <w:rPr>
          <w:color w:val="000000" w:themeColor="text1"/>
        </w:rPr>
        <w:t xml:space="preserve"> In this way, </w:t>
      </w:r>
      <w:r w:rsidR="00FC6876">
        <w:rPr>
          <w:color w:val="000000" w:themeColor="text1"/>
        </w:rPr>
        <w:t>higher valence</w:t>
      </w:r>
      <w:r w:rsidR="00EA18AD">
        <w:rPr>
          <w:color w:val="000000" w:themeColor="text1"/>
        </w:rPr>
        <w:t xml:space="preserve"> words bolster spreading activation across a densely-connected associative network while</w:t>
      </w:r>
      <w:r w:rsidR="00325DFE">
        <w:rPr>
          <w:color w:val="000000" w:themeColor="text1"/>
        </w:rPr>
        <w:t>, conversely,</w:t>
      </w:r>
      <w:r w:rsidR="00EA18AD">
        <w:rPr>
          <w:color w:val="000000" w:themeColor="text1"/>
        </w:rPr>
        <w:t xml:space="preserve"> the </w:t>
      </w:r>
      <w:r w:rsidR="00F02E1C">
        <w:rPr>
          <w:color w:val="000000" w:themeColor="text1"/>
        </w:rPr>
        <w:t xml:space="preserve">semantic distinctiveness of </w:t>
      </w:r>
      <w:r w:rsidR="00FC6876">
        <w:rPr>
          <w:color w:val="000000" w:themeColor="text1"/>
        </w:rPr>
        <w:t>lower valence</w:t>
      </w:r>
      <w:r w:rsidR="00EA18AD">
        <w:rPr>
          <w:color w:val="000000" w:themeColor="text1"/>
        </w:rPr>
        <w:t xml:space="preserve"> words</w:t>
      </w:r>
      <w:r w:rsidR="00F02E1C">
        <w:rPr>
          <w:color w:val="000000" w:themeColor="text1"/>
        </w:rPr>
        <w:t xml:space="preserve"> slow</w:t>
      </w:r>
      <w:r w:rsidR="00325DFE">
        <w:rPr>
          <w:color w:val="000000" w:themeColor="text1"/>
        </w:rPr>
        <w:t>s their</w:t>
      </w:r>
      <w:r w:rsidR="00F02E1C">
        <w:rPr>
          <w:color w:val="000000" w:themeColor="text1"/>
        </w:rPr>
        <w:t xml:space="preserve"> </w:t>
      </w:r>
      <w:r w:rsidR="00D60C06">
        <w:rPr>
          <w:color w:val="000000" w:themeColor="text1"/>
        </w:rPr>
        <w:t>evaluation</w:t>
      </w:r>
      <w:r w:rsidR="00063F62">
        <w:rPr>
          <w:color w:val="000000" w:themeColor="text1"/>
        </w:rPr>
        <w:t xml:space="preserve"> and integration into</w:t>
      </w:r>
      <w:r w:rsidR="00D60C06">
        <w:rPr>
          <w:color w:val="000000" w:themeColor="text1"/>
        </w:rPr>
        <w:t xml:space="preserve"> the</w:t>
      </w:r>
      <w:r w:rsidR="00063F62">
        <w:rPr>
          <w:color w:val="000000" w:themeColor="text1"/>
        </w:rPr>
        <w:t xml:space="preserve"> unfolding</w:t>
      </w:r>
      <w:r w:rsidR="00D60C06">
        <w:rPr>
          <w:color w:val="000000" w:themeColor="text1"/>
        </w:rPr>
        <w:t xml:space="preserve"> discourse context</w:t>
      </w:r>
      <w:r w:rsidR="00F02E1C">
        <w:rPr>
          <w:color w:val="000000" w:themeColor="text1"/>
        </w:rPr>
        <w:t xml:space="preserve">. Importantly, such affective priming effects are strongly moderated by stimulus onset </w:t>
      </w:r>
      <w:r w:rsidR="00013592">
        <w:rPr>
          <w:color w:val="000000" w:themeColor="text1"/>
        </w:rPr>
        <w:t>asynchrony</w:t>
      </w:r>
      <w:r w:rsidR="00F02E1C">
        <w:rPr>
          <w:color w:val="000000" w:themeColor="text1"/>
        </w:rPr>
        <w:t xml:space="preserve">, with effects most salient when the lag between prime and target is very short </w:t>
      </w:r>
      <w:r w:rsidR="005A50C0">
        <w:rPr>
          <w:color w:val="000000" w:themeColor="text1"/>
        </w:rPr>
        <w:fldChar w:fldCharType="begin"/>
      </w:r>
      <w:r w:rsidR="00DE2466">
        <w:rPr>
          <w:color w:val="000000" w:themeColor="text1"/>
        </w:rPr>
        <w:instrText xml:space="preserve"> ADDIN ZOTERO_ITEM CSL_CITATION {"citationID":"a2apomdad71","properties":{"formattedCitation":"(Hermans et al., 2001)","plainCitation":"(Hermans et al., 2001)","noteIndex":0},"citationItems":[{"id":4940,"uris":["http://zotero.org/users/7928190/items/YJVYPWTC"],"itemData":{"id":4940,"type":"article-journal","container-title":"Cognition &amp; Emotion","DOI":"10.1080/02699930125768","ISSN":"0269-9931, 1464-0600","issue":"2","journalAbbreviation":"Cognition &amp; Emotion","language":"en","page":"143-165","source":"DOI.org (Crossref)","title":"A time course analysis of the affective priming effect","volume":"15","author":[{"family":"Hermans","given":"Dirk"},{"family":"De Houwer","given":"Jan"},{"family":"Eelen","given":"Paul"}],"issued":{"date-parts":[["2001",3]]}}}],"schema":"https://github.com/citation-style-language/schema/raw/master/csl-citation.json"} </w:instrText>
      </w:r>
      <w:r w:rsidR="005A50C0">
        <w:rPr>
          <w:color w:val="000000" w:themeColor="text1"/>
        </w:rPr>
        <w:fldChar w:fldCharType="separate"/>
      </w:r>
      <w:r w:rsidR="00DE2466" w:rsidRPr="00DE2466">
        <w:rPr>
          <w:color w:val="000000"/>
        </w:rPr>
        <w:t>(Hermans et al., 2001)</w:t>
      </w:r>
      <w:r w:rsidR="005A50C0">
        <w:rPr>
          <w:color w:val="000000" w:themeColor="text1"/>
        </w:rPr>
        <w:fldChar w:fldCharType="end"/>
      </w:r>
      <w:r w:rsidR="00F02E1C">
        <w:rPr>
          <w:color w:val="000000" w:themeColor="text1"/>
        </w:rPr>
        <w:t>.</w:t>
      </w:r>
      <w:r w:rsidR="00CB5B8E">
        <w:rPr>
          <w:color w:val="000000" w:themeColor="text1"/>
        </w:rPr>
        <w:t xml:space="preserve"> </w:t>
      </w:r>
      <w:r w:rsidR="00E60547">
        <w:rPr>
          <w:color w:val="000000" w:themeColor="text1"/>
        </w:rPr>
        <w:t xml:space="preserve">Similar to the discussion of frequency effects above, longer form naturalistic reading may create larger windows in which a positivity bias in the processing of individual words </w:t>
      </w:r>
      <w:r w:rsidR="00EA13A8">
        <w:rPr>
          <w:color w:val="000000" w:themeColor="text1"/>
        </w:rPr>
        <w:t>can</w:t>
      </w:r>
      <w:r w:rsidR="00E60547">
        <w:rPr>
          <w:color w:val="000000" w:themeColor="text1"/>
        </w:rPr>
        <w:t xml:space="preserve"> become compounded and lead to overall faster reading speeds</w:t>
      </w:r>
      <w:r w:rsidR="00F74C23">
        <w:rPr>
          <w:color w:val="000000" w:themeColor="text1"/>
        </w:rPr>
        <w:t xml:space="preserve"> for </w:t>
      </w:r>
      <w:r w:rsidR="00CB5B8E">
        <w:rPr>
          <w:color w:val="000000" w:themeColor="text1"/>
        </w:rPr>
        <w:t xml:space="preserve">relatively more </w:t>
      </w:r>
      <w:r w:rsidR="00F74C23">
        <w:rPr>
          <w:color w:val="000000" w:themeColor="text1"/>
        </w:rPr>
        <w:t>positive content</w:t>
      </w:r>
      <w:r w:rsidR="00E60547">
        <w:rPr>
          <w:color w:val="000000" w:themeColor="text1"/>
        </w:rPr>
        <w:t>.</w:t>
      </w:r>
      <w:r w:rsidR="00325DFE">
        <w:rPr>
          <w:color w:val="000000" w:themeColor="text1"/>
        </w:rPr>
        <w:t xml:space="preserve"> </w:t>
      </w:r>
      <w:r w:rsidR="00CB5B8E">
        <w:rPr>
          <w:color w:val="000000" w:themeColor="text1"/>
        </w:rPr>
        <w:t>Nonetheless, o</w:t>
      </w:r>
      <w:r w:rsidR="002F2405">
        <w:rPr>
          <w:color w:val="000000" w:themeColor="text1"/>
        </w:rPr>
        <w:t xml:space="preserve">ur findings introduce an important caveat: </w:t>
      </w:r>
      <w:r w:rsidR="00CB5B8E">
        <w:rPr>
          <w:color w:val="000000" w:themeColor="text1"/>
        </w:rPr>
        <w:t xml:space="preserve">relatively more </w:t>
      </w:r>
      <w:r w:rsidR="002F2405">
        <w:rPr>
          <w:color w:val="000000" w:themeColor="text1"/>
        </w:rPr>
        <w:t xml:space="preserve">positive passage </w:t>
      </w:r>
      <w:r w:rsidR="002F2405">
        <w:rPr>
          <w:color w:val="000000" w:themeColor="text1"/>
        </w:rPr>
        <w:lastRenderedPageBreak/>
        <w:t xml:space="preserve">halves were only read faster </w:t>
      </w:r>
      <w:r w:rsidR="00CB5B8E">
        <w:rPr>
          <w:color w:val="000000" w:themeColor="text1"/>
        </w:rPr>
        <w:t>at high</w:t>
      </w:r>
      <w:r w:rsidR="00973AEE">
        <w:rPr>
          <w:color w:val="000000" w:themeColor="text1"/>
        </w:rPr>
        <w:t>er</w:t>
      </w:r>
      <w:r w:rsidR="00CB5B8E">
        <w:rPr>
          <w:color w:val="000000" w:themeColor="text1"/>
        </w:rPr>
        <w:t xml:space="preserve"> levels of</w:t>
      </w:r>
      <w:r w:rsidR="0009241B">
        <w:rPr>
          <w:color w:val="000000" w:themeColor="text1"/>
        </w:rPr>
        <w:t xml:space="preserve"> average frequency. Phrased differently, the speed distinction between</w:t>
      </w:r>
      <w:r w:rsidR="00CB5B8E">
        <w:rPr>
          <w:color w:val="000000" w:themeColor="text1"/>
        </w:rPr>
        <w:t xml:space="preserve"> </w:t>
      </w:r>
      <w:r w:rsidR="00136AA7">
        <w:rPr>
          <w:color w:val="000000" w:themeColor="text1"/>
        </w:rPr>
        <w:t xml:space="preserve">passage halves that were </w:t>
      </w:r>
      <w:r w:rsidR="00CB5B8E">
        <w:rPr>
          <w:color w:val="000000" w:themeColor="text1"/>
        </w:rPr>
        <w:t>relatively more</w:t>
      </w:r>
      <w:r w:rsidR="00136AA7">
        <w:rPr>
          <w:color w:val="000000" w:themeColor="text1"/>
        </w:rPr>
        <w:t xml:space="preserve"> or </w:t>
      </w:r>
      <w:r w:rsidR="00CB5B8E">
        <w:rPr>
          <w:color w:val="000000" w:themeColor="text1"/>
        </w:rPr>
        <w:t xml:space="preserve">less </w:t>
      </w:r>
      <w:r w:rsidR="0009241B">
        <w:rPr>
          <w:color w:val="000000" w:themeColor="text1"/>
        </w:rPr>
        <w:t>positive</w:t>
      </w:r>
      <w:r w:rsidR="00136AA7">
        <w:rPr>
          <w:color w:val="000000" w:themeColor="text1"/>
        </w:rPr>
        <w:t xml:space="preserve"> in their average valence</w:t>
      </w:r>
      <w:r w:rsidR="0009241B">
        <w:rPr>
          <w:color w:val="000000" w:themeColor="text1"/>
        </w:rPr>
        <w:t xml:space="preserve"> disappeared when average word frequency was low.</w:t>
      </w:r>
      <w:r w:rsidR="00231EE3">
        <w:rPr>
          <w:color w:val="000000" w:themeColor="text1"/>
        </w:rPr>
        <w:t xml:space="preserve"> We discuss this interaction </w:t>
      </w:r>
      <w:r w:rsidR="00CB5B8E">
        <w:rPr>
          <w:color w:val="000000" w:themeColor="text1"/>
        </w:rPr>
        <w:t xml:space="preserve">between frequency and valence </w:t>
      </w:r>
      <w:r w:rsidR="001B7ADD">
        <w:rPr>
          <w:color w:val="000000" w:themeColor="text1"/>
        </w:rPr>
        <w:t>next</w:t>
      </w:r>
      <w:r w:rsidR="00CB5B8E">
        <w:rPr>
          <w:color w:val="000000" w:themeColor="text1"/>
        </w:rPr>
        <w:t>.</w:t>
      </w:r>
    </w:p>
    <w:p w14:paraId="73780394" w14:textId="77777777" w:rsidR="00136AA7" w:rsidRDefault="00136AA7" w:rsidP="008626FC">
      <w:pPr>
        <w:spacing w:line="480" w:lineRule="auto"/>
        <w:rPr>
          <w:b/>
          <w:color w:val="000000" w:themeColor="text1"/>
        </w:rPr>
      </w:pPr>
    </w:p>
    <w:p w14:paraId="5FAAE5AE" w14:textId="45CBD09A" w:rsidR="008626FC" w:rsidRDefault="008626FC" w:rsidP="008626FC">
      <w:pPr>
        <w:spacing w:line="480" w:lineRule="auto"/>
        <w:rPr>
          <w:b/>
          <w:color w:val="000000" w:themeColor="text1"/>
        </w:rPr>
      </w:pPr>
      <w:r w:rsidRPr="00A45725">
        <w:rPr>
          <w:b/>
          <w:color w:val="000000" w:themeColor="text1"/>
        </w:rPr>
        <w:t>High</w:t>
      </w:r>
      <w:r w:rsidR="00B23923">
        <w:rPr>
          <w:b/>
          <w:color w:val="000000" w:themeColor="text1"/>
        </w:rPr>
        <w:t>er</w:t>
      </w:r>
      <w:r w:rsidRPr="00A45725">
        <w:rPr>
          <w:b/>
          <w:color w:val="000000" w:themeColor="text1"/>
        </w:rPr>
        <w:t>-frequency</w:t>
      </w:r>
      <w:r w:rsidR="00B23923">
        <w:rPr>
          <w:b/>
          <w:color w:val="000000" w:themeColor="text1"/>
        </w:rPr>
        <w:t>, lower-valence</w:t>
      </w:r>
      <w:r w:rsidRPr="00A45725">
        <w:rPr>
          <w:b/>
          <w:color w:val="000000" w:themeColor="text1"/>
        </w:rPr>
        <w:t xml:space="preserve"> content is disadvantaged</w:t>
      </w:r>
    </w:p>
    <w:p w14:paraId="701E43A2" w14:textId="27D81491" w:rsidR="00E723BA" w:rsidRDefault="0009442F" w:rsidP="00110236">
      <w:pPr>
        <w:spacing w:line="480" w:lineRule="auto"/>
        <w:ind w:firstLine="360"/>
        <w:rPr>
          <w:color w:val="000000" w:themeColor="text1"/>
        </w:rPr>
      </w:pPr>
      <w:r>
        <w:rPr>
          <w:color w:val="000000" w:themeColor="text1"/>
        </w:rPr>
        <w:t>W</w:t>
      </w:r>
      <w:r w:rsidR="008626FC" w:rsidRPr="004C31F3">
        <w:rPr>
          <w:color w:val="000000" w:themeColor="text1"/>
        </w:rPr>
        <w:t>hen interactions between word frequency and lexical valence are considered</w:t>
      </w:r>
      <w:r w:rsidR="00346842">
        <w:rPr>
          <w:color w:val="000000" w:themeColor="text1"/>
        </w:rPr>
        <w:t xml:space="preserve"> in the prior literature</w:t>
      </w:r>
      <w:r w:rsidR="008626FC" w:rsidRPr="004C31F3">
        <w:rPr>
          <w:color w:val="000000" w:themeColor="text1"/>
        </w:rPr>
        <w:t xml:space="preserve">, it is specifically high-frequency negative words that underperform, demonstrating slowed response times in lexical decision </w:t>
      </w:r>
      <w:r w:rsidR="008626FC" w:rsidRPr="004C31F3">
        <w:rPr>
          <w:color w:val="000000" w:themeColor="text1"/>
        </w:rPr>
        <w:fldChar w:fldCharType="begin"/>
      </w:r>
      <w:r w:rsidR="008626FC"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Kuchinke et al., 2007; Méndez-Bértolo et al., 2011; Scott et al., 2009, 2014)</w:t>
      </w:r>
      <w:r w:rsidR="008626FC" w:rsidRPr="004C31F3">
        <w:rPr>
          <w:color w:val="000000" w:themeColor="text1"/>
        </w:rPr>
        <w:fldChar w:fldCharType="end"/>
      </w:r>
      <w:r w:rsidR="008626FC" w:rsidRPr="004C31F3">
        <w:rPr>
          <w:color w:val="000000" w:themeColor="text1"/>
        </w:rPr>
        <w:t xml:space="preserve"> and longer fixation durations in eye-tracking </w:t>
      </w:r>
      <w:r w:rsidR="008626FC" w:rsidRPr="004C31F3">
        <w:rPr>
          <w:color w:val="000000" w:themeColor="text1"/>
        </w:rPr>
        <w:fldChar w:fldCharType="begin"/>
      </w:r>
      <w:r w:rsidR="008626FC"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Scott et al., 2012)</w:t>
      </w:r>
      <w:r w:rsidR="008626FC" w:rsidRPr="004C31F3">
        <w:rPr>
          <w:color w:val="000000" w:themeColor="text1"/>
        </w:rPr>
        <w:fldChar w:fldCharType="end"/>
      </w:r>
      <w:r w:rsidR="008626FC" w:rsidRPr="004C31F3">
        <w:rPr>
          <w:color w:val="000000" w:themeColor="text1"/>
        </w:rPr>
        <w:t xml:space="preserve">. </w:t>
      </w:r>
      <w:r w:rsidR="001B4D77">
        <w:rPr>
          <w:color w:val="000000" w:themeColor="text1"/>
        </w:rPr>
        <w:t>A similar</w:t>
      </w:r>
      <w:r w:rsidR="008626FC" w:rsidRPr="004C31F3">
        <w:rPr>
          <w:color w:val="000000" w:themeColor="text1"/>
        </w:rPr>
        <w:t xml:space="preserve"> pattern emerges in our results. Thus, interactive effects of valence and word frequency previously demonstrated in traditional, highly-constrained experimental designs appear to generalize to naturalistic oral reading of multi-sentence passages.</w:t>
      </w:r>
    </w:p>
    <w:p w14:paraId="09E070F4" w14:textId="0D9B783B" w:rsidR="008547F5" w:rsidRDefault="009B4324" w:rsidP="000E6350">
      <w:pPr>
        <w:spacing w:line="480" w:lineRule="auto"/>
        <w:ind w:firstLine="360"/>
        <w:rPr>
          <w:color w:val="000000" w:themeColor="text1"/>
        </w:rPr>
      </w:pPr>
      <w:r>
        <w:rPr>
          <w:color w:val="000000" w:themeColor="text1"/>
        </w:rPr>
        <w:fldChar w:fldCharType="begin"/>
      </w:r>
      <w:r w:rsidR="00DE2466">
        <w:rPr>
          <w:color w:val="000000" w:themeColor="text1"/>
        </w:rPr>
        <w:instrText xml:space="preserve"> ADDIN ZOTERO_ITEM CSL_CITATION {"citationID":"QO8Aqt1A","properties":{"custom":"Yap &amp; Seow (2014)","formattedCitation":"Yap &amp; Seow (2014)","plainCitation":"Yap &amp; Seow (2014)","noteIndex":0},"citationItems":[{"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Pr>
          <w:color w:val="000000" w:themeColor="text1"/>
        </w:rPr>
        <w:fldChar w:fldCharType="separate"/>
      </w:r>
      <w:r w:rsidR="00DE2466" w:rsidRPr="00DE2466">
        <w:rPr>
          <w:color w:val="000000"/>
        </w:rPr>
        <w:t>Yap &amp; Seow (2014)</w:t>
      </w:r>
      <w:r>
        <w:rPr>
          <w:color w:val="000000" w:themeColor="text1"/>
        </w:rPr>
        <w:fldChar w:fldCharType="end"/>
      </w:r>
      <w:r>
        <w:rPr>
          <w:color w:val="000000" w:themeColor="text1"/>
        </w:rPr>
        <w:t xml:space="preserve"> </w:t>
      </w:r>
      <w:r w:rsidR="00FB4535" w:rsidRPr="00FB4535">
        <w:rPr>
          <w:color w:val="000000" w:themeColor="text1"/>
        </w:rPr>
        <w:t xml:space="preserve">argue that </w:t>
      </w:r>
      <w:r w:rsidR="00836034">
        <w:rPr>
          <w:color w:val="000000" w:themeColor="text1"/>
        </w:rPr>
        <w:t>words with greater familiarity and/or meaningfulness, includ</w:t>
      </w:r>
      <w:r w:rsidR="000E6350">
        <w:rPr>
          <w:color w:val="000000" w:themeColor="text1"/>
        </w:rPr>
        <w:t>ing</w:t>
      </w:r>
      <w:r w:rsidR="00836034">
        <w:rPr>
          <w:color w:val="000000" w:themeColor="text1"/>
        </w:rPr>
        <w:t xml:space="preserve"> emotional words, have richer semantic representations that </w:t>
      </w:r>
      <w:r w:rsidR="00836034" w:rsidRPr="00FB4535">
        <w:rPr>
          <w:color w:val="000000" w:themeColor="text1"/>
        </w:rPr>
        <w:t>may serve to provide stronger feedback to lexical representations, thereby promoting faster access</w:t>
      </w:r>
      <w:r w:rsidR="00836034">
        <w:rPr>
          <w:color w:val="000000" w:themeColor="text1"/>
        </w:rPr>
        <w:t xml:space="preserve">. </w:t>
      </w:r>
      <w:r w:rsidR="000911E0">
        <w:rPr>
          <w:color w:val="000000" w:themeColor="text1"/>
        </w:rPr>
        <w:t>Indeed, s</w:t>
      </w:r>
      <w:r w:rsidR="005E286B">
        <w:rPr>
          <w:color w:val="000000" w:themeColor="text1"/>
        </w:rPr>
        <w:t xml:space="preserve">emantic neighborhood density, one measure used to operationalize semantic richness, correlates strongly with word frequency </w:t>
      </w:r>
      <w:r w:rsidR="007B62DF">
        <w:rPr>
          <w:color w:val="000000" w:themeColor="text1"/>
        </w:rPr>
        <w:fldChar w:fldCharType="begin"/>
      </w:r>
      <w:r w:rsidR="00DE2466">
        <w:rPr>
          <w:color w:val="000000" w:themeColor="text1"/>
        </w:rPr>
        <w:instrText xml:space="preserve"> ADDIN ZOTERO_ITEM CSL_CITATION {"citationID":"aueagtmnhh","properties":{"formattedCitation":"(M. J. Yap et al., 2012)","plainCitation":"(M. J. Yap et al., 2012)","noteIndex":0},"citationItems":[{"id":4934,"uris":["http://zotero.org/users/7928190/items/X8WXLYG5"],"itemData":{"id":4934,"type":"article-journal","abstract":"There is considerable evidence (e.g., Pexman et al., 2008) that semantically rich words, which are associated with relatively more semantic information, are recognized faster across different lexical processing tasks.The present study extends this earlier work by providing the most comprehensive evaluation to date of semantic richness effects on visual word recognition performance. Speciﬁcally, using mixed effects analyses to control for the inﬂuence of correlated lexical variables, we considered the impact of number of features, number of senses, semantic neighborhood density, imageability, and body–object interaction across ﬁve visual word recognition tasks: standard lexical decision, go/no-go lexical decision, speeded pronunciation, progressive demasking, and semantic classiﬁcation. Semantic richness effects could be reliably detected in all tasks of lexical processing, indicating that semantic representations, particularly their imaginal and featural aspects, play a fundamental role in visual word recognition. However, there was also evidence that the strength of certain richness effects could be ﬂexibly and adaptively modulated by task demands, consistent with an intriguing interplay between task-speciﬁc mechanisms and differentiated semantic processing.","container-title":"Frontiers in Human Neuroscience","DOI":"10.3389/fnhum.2012.00072","ISSN":"1662-5161","journalAbbreviation":"Front. Hum. Neurosci.","language":"en","source":"DOI.org (Crossref)","title":"An Abundance of Riches: Cross-Task Comparisons of Semantic Richness Effects in Visual Word Recognition","title-short":"An Abundance of Riches","URL":"http://journal.frontiersin.org/article/10.3389/fnhum.2012.00072/abstract","volume":"6","author":[{"family":"Yap","given":"Melvin J."},{"family":"Pexman","given":"Penny M."},{"family":"Wellsby","given":"Michele"},{"family":"Hargreaves","given":"Ian S."},{"family":"Huff","given":"Mark J."}],"accessed":{"date-parts":[["2023",6,21]]},"issued":{"date-parts":[["2012"]]}}}],"schema":"https://github.com/citation-style-language/schema/raw/master/csl-citation.json"} </w:instrText>
      </w:r>
      <w:r w:rsidR="007B62DF">
        <w:rPr>
          <w:color w:val="000000" w:themeColor="text1"/>
        </w:rPr>
        <w:fldChar w:fldCharType="separate"/>
      </w:r>
      <w:r w:rsidR="00DE2466" w:rsidRPr="00DE2466">
        <w:rPr>
          <w:color w:val="000000"/>
        </w:rPr>
        <w:t>(M. J. Yap et al., 2012)</w:t>
      </w:r>
      <w:r w:rsidR="007B62DF">
        <w:rPr>
          <w:color w:val="000000" w:themeColor="text1"/>
        </w:rPr>
        <w:fldChar w:fldCharType="end"/>
      </w:r>
      <w:r w:rsidR="005E286B">
        <w:rPr>
          <w:color w:val="000000" w:themeColor="text1"/>
        </w:rPr>
        <w:t xml:space="preserve">, and more frequent words are more likely to be nodes in word association networks </w:t>
      </w:r>
      <w:r w:rsidR="00A16E68">
        <w:rPr>
          <w:color w:val="000000" w:themeColor="text1"/>
        </w:rPr>
        <w:fldChar w:fldCharType="begin"/>
      </w:r>
      <w:r w:rsidR="00DE2466">
        <w:rPr>
          <w:color w:val="000000" w:themeColor="text1"/>
        </w:rPr>
        <w:instrText xml:space="preserve"> ADDIN ZOTERO_ITEM CSL_CITATION {"citationID":"a18n9l83eqs","properties":{"formattedCitation":"(De Deyne &amp; Storms, 2008)","plainCitation":"(De Deyne &amp; Storms, 2008)","noteIndex":0},"citationItems":[{"id":4964,"uris":["http://zotero.org/users/7928190/items/IAJLUDP4"],"itemData":{"id":4964,"type":"article-journal","container-title":"Behavior Research Methods","DOI":"10.3758/BRM.40.1.213","ISSN":"1554-351X, 1554-3528","issue":"1","journalAbbreviation":"Behav Res","language":"en","page":"213-231","source":"DOI.org (Crossref)","title":"Word associations: Network and semantic properties","title-short":"Word associations","volume":"40","author":[{"family":"De Deyne","given":"Simon"},{"family":"Storms","given":"Gert"}],"issued":{"date-parts":[["2008",2]]}}}],"schema":"https://github.com/citation-style-language/schema/raw/master/csl-citation.json"} </w:instrText>
      </w:r>
      <w:r w:rsidR="00A16E68">
        <w:rPr>
          <w:color w:val="000000" w:themeColor="text1"/>
        </w:rPr>
        <w:fldChar w:fldCharType="separate"/>
      </w:r>
      <w:r w:rsidR="00DE2466" w:rsidRPr="00DE2466">
        <w:rPr>
          <w:color w:val="000000"/>
        </w:rPr>
        <w:t>(De Deyne &amp; Storms, 2008)</w:t>
      </w:r>
      <w:r w:rsidR="00A16E68">
        <w:rPr>
          <w:color w:val="000000" w:themeColor="text1"/>
        </w:rPr>
        <w:fldChar w:fldCharType="end"/>
      </w:r>
      <w:r w:rsidR="005E286B">
        <w:rPr>
          <w:color w:val="000000" w:themeColor="text1"/>
        </w:rPr>
        <w:t xml:space="preserve">. </w:t>
      </w:r>
      <w:r w:rsidR="003F4149">
        <w:rPr>
          <w:color w:val="000000" w:themeColor="text1"/>
        </w:rPr>
        <w:t>Similarly</w:t>
      </w:r>
      <w:r w:rsidR="00ED79BF">
        <w:rPr>
          <w:color w:val="000000" w:themeColor="text1"/>
        </w:rPr>
        <w:t xml:space="preserve">, </w:t>
      </w:r>
      <w:r w:rsidR="003A20D1">
        <w:rPr>
          <w:color w:val="000000" w:themeColor="text1"/>
        </w:rPr>
        <w:t>higher valence</w:t>
      </w:r>
      <w:r w:rsidR="00983767">
        <w:rPr>
          <w:color w:val="000000" w:themeColor="text1"/>
        </w:rPr>
        <w:t xml:space="preserve"> words have</w:t>
      </w:r>
      <w:r w:rsidR="00ED79BF">
        <w:rPr>
          <w:color w:val="000000" w:themeColor="text1"/>
        </w:rPr>
        <w:t xml:space="preserve"> </w:t>
      </w:r>
      <w:r w:rsidR="00983767">
        <w:rPr>
          <w:color w:val="000000" w:themeColor="text1"/>
        </w:rPr>
        <w:t>demonstrated</w:t>
      </w:r>
      <w:r w:rsidR="00ED79BF">
        <w:rPr>
          <w:color w:val="000000" w:themeColor="text1"/>
        </w:rPr>
        <w:t xml:space="preserve"> </w:t>
      </w:r>
      <w:r w:rsidR="003A20D1">
        <w:rPr>
          <w:color w:val="000000" w:themeColor="text1"/>
        </w:rPr>
        <w:t xml:space="preserve">greater </w:t>
      </w:r>
      <w:r w:rsidR="00ED79BF">
        <w:rPr>
          <w:color w:val="000000" w:themeColor="text1"/>
        </w:rPr>
        <w:t xml:space="preserve">semantic density in the associative network of </w:t>
      </w:r>
      <w:r w:rsidR="00983767">
        <w:rPr>
          <w:color w:val="000000" w:themeColor="text1"/>
        </w:rPr>
        <w:t>the mental lexicon</w:t>
      </w:r>
      <w:r w:rsidR="00C14A50">
        <w:rPr>
          <w:color w:val="000000" w:themeColor="text1"/>
        </w:rPr>
        <w:t xml:space="preserve"> </w:t>
      </w:r>
      <w:r w:rsidR="00C14A50">
        <w:rPr>
          <w:color w:val="000000" w:themeColor="text1"/>
        </w:rPr>
        <w:fldChar w:fldCharType="begin"/>
      </w:r>
      <w:r w:rsidR="00DE2466">
        <w:rPr>
          <w:color w:val="000000" w:themeColor="text1"/>
        </w:rPr>
        <w:instrText xml:space="preserve"> ADDIN ZOTERO_ITEM CSL_CITATION {"citationID":"a2bskknekrd","properties":{"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C14A50">
        <w:rPr>
          <w:color w:val="000000" w:themeColor="text1"/>
        </w:rPr>
        <w:fldChar w:fldCharType="separate"/>
      </w:r>
      <w:r w:rsidR="00DE2466" w:rsidRPr="00DE2466">
        <w:rPr>
          <w:color w:val="000000"/>
        </w:rPr>
        <w:t>(Unkelbach et al., 2008)</w:t>
      </w:r>
      <w:r w:rsidR="00C14A50">
        <w:rPr>
          <w:color w:val="000000" w:themeColor="text1"/>
        </w:rPr>
        <w:fldChar w:fldCharType="end"/>
      </w:r>
      <w:r w:rsidR="00ED79BF">
        <w:rPr>
          <w:color w:val="000000" w:themeColor="text1"/>
        </w:rPr>
        <w:t xml:space="preserve"> while </w:t>
      </w:r>
      <w:r w:rsidR="003A20D1">
        <w:rPr>
          <w:color w:val="000000" w:themeColor="text1"/>
        </w:rPr>
        <w:t>lower valence</w:t>
      </w:r>
      <w:r w:rsidR="00ED79BF">
        <w:rPr>
          <w:color w:val="000000" w:themeColor="text1"/>
        </w:rPr>
        <w:t xml:space="preserve"> words, both alone and in n-grams up to n</w:t>
      </w:r>
      <w:r w:rsidR="0012798B">
        <w:rPr>
          <w:color w:val="000000" w:themeColor="text1"/>
        </w:rPr>
        <w:t> </w:t>
      </w:r>
      <w:r w:rsidR="00ED79BF">
        <w:rPr>
          <w:color w:val="000000" w:themeColor="text1"/>
        </w:rPr>
        <w:t>=</w:t>
      </w:r>
      <w:r w:rsidR="0012798B">
        <w:rPr>
          <w:color w:val="000000" w:themeColor="text1"/>
        </w:rPr>
        <w:t> </w:t>
      </w:r>
      <w:r w:rsidR="00ED79BF">
        <w:rPr>
          <w:color w:val="000000" w:themeColor="text1"/>
        </w:rPr>
        <w:t xml:space="preserve">4, have been shown to contain more information in an information theoretic sense </w:t>
      </w:r>
      <w:r w:rsidR="00C14A50">
        <w:rPr>
          <w:color w:val="000000" w:themeColor="text1"/>
        </w:rPr>
        <w:fldChar w:fldCharType="begin"/>
      </w:r>
      <w:r w:rsidR="00DE2466">
        <w:rPr>
          <w:color w:val="000000" w:themeColor="text1"/>
        </w:rPr>
        <w:instrText xml:space="preserve"> ADDIN ZOTERO_ITEM CSL_CITATION {"citationID":"atl40n7q1r","properties":{"formattedCitation":"(Garcia et al., 2012)","plainCitation":"(Garcia et al., 2012)","noteIndex":0},"citationItems":[{"id":690,"uris":["http://zotero.org/users/7928190/items/7KR45V7T"],"itemData":{"id":690,"type":"article-journal","abstract":"We show that the frequency of word use is not only determined by the word length [1] and the average information content [2], but also by its emotional content. We have analyzed three established lexica of affective word usage in English, German, and Spanish, to verify that these lexica have a neutral, unbiased, emotional content. Taking into account the frequency of word usage, we find that words with a positive emotional content are more frequently used. This lends support to Pollyanna hypothesis [3] that there should be a positive bias in human expression. We also find that negative words contain more information than positive words, as the informativeness of a word increases uniformly with its valence decrease. Our findings support earlier conjectures about (i) the relation between word frequency and information content, and (ii) the impact of positive emotions on communication and social links.","container-title":"EPJ Data Science","DOI":"10.1140/epjds3","ISSN":"2193-1127","issue":"1","journalAbbreviation":"EPJ Data Sci.","language":"en","page":"3","source":"DOI.org (Crossref)","title":"Positive words carry less information than negative words","volume":"1","author":[{"family":"Garcia","given":"David"},{"family":"Garas","given":"Antonios"},{"family":"Schweitzer","given":"Frank"}],"issued":{"date-parts":[["2012",12]]}}}],"schema":"https://github.com/citation-style-language/schema/raw/master/csl-citation.json"} </w:instrText>
      </w:r>
      <w:r w:rsidR="00C14A50">
        <w:rPr>
          <w:color w:val="000000" w:themeColor="text1"/>
        </w:rPr>
        <w:fldChar w:fldCharType="separate"/>
      </w:r>
      <w:r w:rsidR="00DE2466" w:rsidRPr="00DE2466">
        <w:rPr>
          <w:color w:val="000000"/>
        </w:rPr>
        <w:t>(Garcia et al., 2012)</w:t>
      </w:r>
      <w:r w:rsidR="00C14A50">
        <w:rPr>
          <w:color w:val="000000" w:themeColor="text1"/>
        </w:rPr>
        <w:fldChar w:fldCharType="end"/>
      </w:r>
      <w:r w:rsidR="00ED79BF">
        <w:rPr>
          <w:color w:val="000000" w:themeColor="text1"/>
        </w:rPr>
        <w:t xml:space="preserve">, </w:t>
      </w:r>
      <w:r w:rsidR="00BE73AD">
        <w:rPr>
          <w:color w:val="000000" w:themeColor="text1"/>
        </w:rPr>
        <w:t>suggesting</w:t>
      </w:r>
      <w:r w:rsidR="00ED79BF">
        <w:rPr>
          <w:color w:val="000000" w:themeColor="text1"/>
        </w:rPr>
        <w:t xml:space="preserve"> greater distinctiveness. </w:t>
      </w:r>
      <w:r w:rsidR="00642C36">
        <w:rPr>
          <w:color w:val="000000" w:themeColor="text1"/>
        </w:rPr>
        <w:t xml:space="preserve">That is, </w:t>
      </w:r>
      <w:r w:rsidR="000E6350">
        <w:rPr>
          <w:color w:val="000000" w:themeColor="text1"/>
        </w:rPr>
        <w:t xml:space="preserve">relatively more </w:t>
      </w:r>
      <w:r w:rsidR="00642C36">
        <w:rPr>
          <w:color w:val="000000" w:themeColor="text1"/>
        </w:rPr>
        <w:t xml:space="preserve">positive words (“sweet,” “kind”) are more alike than </w:t>
      </w:r>
      <w:r w:rsidR="003A20D1">
        <w:rPr>
          <w:color w:val="000000" w:themeColor="text1"/>
        </w:rPr>
        <w:t xml:space="preserve">words that </w:t>
      </w:r>
      <w:r w:rsidR="008D7F56">
        <w:rPr>
          <w:color w:val="000000" w:themeColor="text1"/>
        </w:rPr>
        <w:t xml:space="preserve">are </w:t>
      </w:r>
      <w:r w:rsidR="000E6350">
        <w:rPr>
          <w:color w:val="000000" w:themeColor="text1"/>
        </w:rPr>
        <w:t xml:space="preserve">more </w:t>
      </w:r>
      <w:r w:rsidR="00642C36">
        <w:rPr>
          <w:color w:val="000000" w:themeColor="text1"/>
        </w:rPr>
        <w:t>negative (“cruel,” “rude”)</w:t>
      </w:r>
      <w:r w:rsidR="00A06A0E">
        <w:rPr>
          <w:color w:val="000000" w:themeColor="text1"/>
        </w:rPr>
        <w:t>,</w:t>
      </w:r>
      <w:r w:rsidR="00642C36">
        <w:rPr>
          <w:color w:val="000000" w:themeColor="text1"/>
        </w:rPr>
        <w:t xml:space="preserve"> and therefore more densely associated in the mental lexicon.</w:t>
      </w:r>
      <w:r w:rsidR="00280573">
        <w:rPr>
          <w:color w:val="000000" w:themeColor="text1"/>
        </w:rPr>
        <w:t xml:space="preserve"> </w:t>
      </w:r>
      <w:r w:rsidR="008547F5">
        <w:rPr>
          <w:color w:val="000000" w:themeColor="text1"/>
        </w:rPr>
        <w:t xml:space="preserve">In this case, both high average frequency and positive valence may </w:t>
      </w:r>
      <w:r w:rsidR="00E06DAE">
        <w:rPr>
          <w:color w:val="000000" w:themeColor="text1"/>
        </w:rPr>
        <w:t>benefit from</w:t>
      </w:r>
      <w:r w:rsidR="008547F5">
        <w:rPr>
          <w:color w:val="000000" w:themeColor="text1"/>
        </w:rPr>
        <w:t xml:space="preserve"> the same </w:t>
      </w:r>
      <w:r w:rsidR="00E06DAE">
        <w:rPr>
          <w:color w:val="000000" w:themeColor="text1"/>
        </w:rPr>
        <w:t xml:space="preserve">underlying </w:t>
      </w:r>
      <w:r w:rsidR="008547F5">
        <w:rPr>
          <w:color w:val="000000" w:themeColor="text1"/>
        </w:rPr>
        <w:t>mechanism</w:t>
      </w:r>
      <w:r w:rsidR="008C77D5">
        <w:rPr>
          <w:color w:val="000000" w:themeColor="text1"/>
        </w:rPr>
        <w:t>, namely tighter relations in a small-</w:t>
      </w:r>
      <w:r w:rsidR="008C77D5">
        <w:rPr>
          <w:color w:val="000000" w:themeColor="text1"/>
        </w:rPr>
        <w:lastRenderedPageBreak/>
        <w:t>world associative network,</w:t>
      </w:r>
      <w:r w:rsidR="008547F5">
        <w:rPr>
          <w:color w:val="000000" w:themeColor="text1"/>
        </w:rPr>
        <w:t xml:space="preserve"> </w:t>
      </w:r>
      <w:r w:rsidR="008C77D5">
        <w:rPr>
          <w:color w:val="000000" w:themeColor="text1"/>
        </w:rPr>
        <w:t>which</w:t>
      </w:r>
      <w:r w:rsidR="008547F5">
        <w:rPr>
          <w:color w:val="000000" w:themeColor="text1"/>
        </w:rPr>
        <w:t xml:space="preserve"> </w:t>
      </w:r>
      <w:r w:rsidR="007479D3">
        <w:rPr>
          <w:color w:val="000000" w:themeColor="text1"/>
        </w:rPr>
        <w:t>facilitates construction of</w:t>
      </w:r>
      <w:r w:rsidR="008547F5">
        <w:rPr>
          <w:color w:val="000000" w:themeColor="text1"/>
        </w:rPr>
        <w:t xml:space="preserve"> an ongoing model of the discourse context</w:t>
      </w:r>
      <w:r w:rsidR="007479D3">
        <w:rPr>
          <w:color w:val="000000" w:themeColor="text1"/>
        </w:rPr>
        <w:t xml:space="preserve"> during oral reading</w:t>
      </w:r>
      <w:r w:rsidR="003B72D9">
        <w:rPr>
          <w:color w:val="000000" w:themeColor="text1"/>
        </w:rPr>
        <w:t xml:space="preserve"> and reduces </w:t>
      </w:r>
      <w:r w:rsidR="00F038ED">
        <w:rPr>
          <w:color w:val="000000" w:themeColor="text1"/>
        </w:rPr>
        <w:t xml:space="preserve">word-to-word </w:t>
      </w:r>
      <w:r w:rsidR="003B72D9">
        <w:rPr>
          <w:color w:val="000000" w:themeColor="text1"/>
        </w:rPr>
        <w:t>processing time</w:t>
      </w:r>
      <w:r w:rsidR="008547F5">
        <w:rPr>
          <w:color w:val="000000" w:themeColor="text1"/>
        </w:rPr>
        <w:t xml:space="preserve">. </w:t>
      </w:r>
    </w:p>
    <w:p w14:paraId="45ADDB33" w14:textId="1ECAC131" w:rsidR="00DA590F" w:rsidRDefault="00015272" w:rsidP="001B1BD7">
      <w:pPr>
        <w:spacing w:line="480" w:lineRule="auto"/>
        <w:ind w:firstLine="360"/>
        <w:rPr>
          <w:color w:val="000000" w:themeColor="text1"/>
        </w:rPr>
      </w:pPr>
      <w:r>
        <w:rPr>
          <w:color w:val="000000" w:themeColor="text1"/>
        </w:rPr>
        <w:t xml:space="preserve">From another perspective, we might consider that </w:t>
      </w:r>
      <w:r w:rsidR="008766FA">
        <w:rPr>
          <w:color w:val="000000" w:themeColor="text1"/>
        </w:rPr>
        <w:t xml:space="preserve">words which require additional processing, either because they are infrequently encountered or higher in information content, may operate to </w:t>
      </w:r>
      <w:r w:rsidR="00B70FE1">
        <w:rPr>
          <w:color w:val="000000" w:themeColor="text1"/>
        </w:rPr>
        <w:t>reduce</w:t>
      </w:r>
      <w:r w:rsidR="008766FA">
        <w:rPr>
          <w:color w:val="000000" w:themeColor="text1"/>
        </w:rPr>
        <w:t xml:space="preserve"> the eye-voice span during reading aloud. </w:t>
      </w:r>
      <w:r w:rsidR="000B4231">
        <w:rPr>
          <w:color w:val="000000" w:themeColor="text1"/>
        </w:rPr>
        <w:t>Above,</w:t>
      </w:r>
      <w:r w:rsidR="00560E79">
        <w:rPr>
          <w:color w:val="000000" w:themeColor="text1"/>
        </w:rPr>
        <w:t xml:space="preserve"> we suggested that the eye-voice span has a theoretical ceiling at which point reading speed is limited only by articulatory motor control</w:t>
      </w:r>
      <w:r w:rsidR="002127B8">
        <w:rPr>
          <w:color w:val="000000" w:themeColor="text1"/>
        </w:rPr>
        <w:t>.</w:t>
      </w:r>
      <w:r w:rsidR="00560E79">
        <w:rPr>
          <w:color w:val="000000" w:themeColor="text1"/>
        </w:rPr>
        <w:t xml:space="preserve"> </w:t>
      </w:r>
      <w:r w:rsidR="002127B8">
        <w:rPr>
          <w:color w:val="000000" w:themeColor="text1"/>
        </w:rPr>
        <w:t>I</w:t>
      </w:r>
      <w:r w:rsidR="008766FA">
        <w:rPr>
          <w:color w:val="000000" w:themeColor="text1"/>
        </w:rPr>
        <w:t>t is</w:t>
      </w:r>
      <w:r w:rsidR="00560E79">
        <w:rPr>
          <w:color w:val="000000" w:themeColor="text1"/>
        </w:rPr>
        <w:t xml:space="preserve"> likewise</w:t>
      </w:r>
      <w:r w:rsidR="008766FA">
        <w:rPr>
          <w:color w:val="000000" w:themeColor="text1"/>
        </w:rPr>
        <w:t xml:space="preserve"> reasonable to propose that</w:t>
      </w:r>
      <w:r w:rsidR="00216192">
        <w:rPr>
          <w:color w:val="000000" w:themeColor="text1"/>
        </w:rPr>
        <w:t xml:space="preserve">, for a given reader of a given text, </w:t>
      </w:r>
      <w:r w:rsidR="008766FA">
        <w:rPr>
          <w:color w:val="000000" w:themeColor="text1"/>
        </w:rPr>
        <w:t>the eye-voice span has a hard floor</w:t>
      </w:r>
      <w:r w:rsidR="00216192">
        <w:rPr>
          <w:color w:val="000000" w:themeColor="text1"/>
        </w:rPr>
        <w:t>; namely,</w:t>
      </w:r>
      <w:r w:rsidR="008766FA">
        <w:rPr>
          <w:color w:val="000000" w:themeColor="text1"/>
        </w:rPr>
        <w:t xml:space="preserve"> when the eyes are fixated on the same word that is being </w:t>
      </w:r>
      <w:r w:rsidR="00216192">
        <w:rPr>
          <w:color w:val="000000" w:themeColor="text1"/>
        </w:rPr>
        <w:t xml:space="preserve">verbally </w:t>
      </w:r>
      <w:r w:rsidR="008766FA">
        <w:rPr>
          <w:color w:val="000000" w:themeColor="text1"/>
        </w:rPr>
        <w:t xml:space="preserve">produced </w:t>
      </w:r>
      <w:r w:rsidR="005E0254">
        <w:rPr>
          <w:color w:val="000000" w:themeColor="text1"/>
        </w:rPr>
        <w:t xml:space="preserve">(for example, see figure 1 in </w:t>
      </w:r>
      <w:r w:rsidR="00FA7E9C">
        <w:rPr>
          <w:color w:val="000000" w:themeColor="text1"/>
        </w:rPr>
        <w:fldChar w:fldCharType="begin"/>
      </w:r>
      <w:r w:rsidR="00944E13">
        <w:rPr>
          <w:color w:val="000000" w:themeColor="text1"/>
        </w:rPr>
        <w:instrText xml:space="preserve"> ADDIN ZOTERO_ITEM CSL_CITATION {"citationID":"huvGBABo","properties":{"custom":"Laubrock &amp; Kliegl, 2015","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6","author":[{"family":"Laubrock","given":"Jochen"},{"family":"Kliegl","given":"Reinhold"}],"accessed":{"date-parts":[["2021",7,15]]},"issued":{"date-parts":[["2015"]]}}}],"schema":"https://github.com/citation-style-language/schema/raw/master/csl-citation.json"} </w:instrText>
      </w:r>
      <w:r w:rsidR="00FA7E9C">
        <w:rPr>
          <w:color w:val="000000" w:themeColor="text1"/>
        </w:rPr>
        <w:fldChar w:fldCharType="separate"/>
      </w:r>
      <w:r w:rsidR="00DE2466" w:rsidRPr="00DE2466">
        <w:rPr>
          <w:color w:val="000000"/>
        </w:rPr>
        <w:t>Laubrock &amp; Kliegl, 2015</w:t>
      </w:r>
      <w:r w:rsidR="00FA7E9C">
        <w:rPr>
          <w:color w:val="000000" w:themeColor="text1"/>
        </w:rPr>
        <w:fldChar w:fldCharType="end"/>
      </w:r>
      <w:r w:rsidR="005E0254">
        <w:rPr>
          <w:color w:val="000000" w:themeColor="text1"/>
        </w:rPr>
        <w:t>).</w:t>
      </w:r>
      <w:r w:rsidR="001C1CA3">
        <w:rPr>
          <w:color w:val="000000" w:themeColor="text1"/>
        </w:rPr>
        <w:t xml:space="preserve"> In the context of reading </w:t>
      </w:r>
      <w:r w:rsidR="00B70FE1">
        <w:rPr>
          <w:color w:val="000000" w:themeColor="text1"/>
        </w:rPr>
        <w:t xml:space="preserve">aloud </w:t>
      </w:r>
      <w:r w:rsidR="001C1CA3">
        <w:rPr>
          <w:color w:val="000000" w:themeColor="text1"/>
        </w:rPr>
        <w:t xml:space="preserve">a multi-sentence passage, </w:t>
      </w:r>
      <w:r w:rsidR="00216192">
        <w:rPr>
          <w:color w:val="000000" w:themeColor="text1"/>
        </w:rPr>
        <w:t xml:space="preserve">the additional processing required for low frequency words may have similar time dynamics </w:t>
      </w:r>
      <w:r w:rsidR="00E81463">
        <w:rPr>
          <w:color w:val="000000" w:themeColor="text1"/>
        </w:rPr>
        <w:t>regardless of valence</w:t>
      </w:r>
      <w:r w:rsidR="00216192">
        <w:rPr>
          <w:color w:val="000000" w:themeColor="text1"/>
        </w:rPr>
        <w:t>,</w:t>
      </w:r>
      <w:r w:rsidR="00E81463">
        <w:rPr>
          <w:color w:val="000000" w:themeColor="text1"/>
        </w:rPr>
        <w:t xml:space="preserve"> leading to the pattern of results observed in the current study</w:t>
      </w:r>
      <w:r w:rsidR="001B4D77">
        <w:rPr>
          <w:color w:val="000000" w:themeColor="text1"/>
        </w:rPr>
        <w:t>:</w:t>
      </w:r>
      <w:r w:rsidR="00216192">
        <w:rPr>
          <w:color w:val="000000" w:themeColor="text1"/>
        </w:rPr>
        <w:t xml:space="preserve"> similar average reading speeds for passage halves with lower average word frequency, regardless of emotional vale</w:t>
      </w:r>
      <w:r w:rsidR="00D560BA">
        <w:rPr>
          <w:color w:val="000000" w:themeColor="text1"/>
        </w:rPr>
        <w:t>nc</w:t>
      </w:r>
      <w:r w:rsidR="00216192">
        <w:rPr>
          <w:color w:val="000000" w:themeColor="text1"/>
        </w:rPr>
        <w:t>e.</w:t>
      </w:r>
    </w:p>
    <w:p w14:paraId="764567C5" w14:textId="273CB6C7" w:rsidR="008626FC" w:rsidRDefault="001B4D77" w:rsidP="00E0221B">
      <w:pPr>
        <w:spacing w:line="480" w:lineRule="auto"/>
        <w:ind w:firstLine="360"/>
        <w:rPr>
          <w:color w:val="000000" w:themeColor="text1"/>
        </w:rPr>
      </w:pPr>
      <w:r>
        <w:rPr>
          <w:color w:val="000000" w:themeColor="text1"/>
        </w:rPr>
        <w:t xml:space="preserve">It is important to note that it remains speculative as to whether the pattern of results observed here are best explained by </w:t>
      </w:r>
      <w:r w:rsidR="00F96F2F">
        <w:rPr>
          <w:color w:val="000000" w:themeColor="text1"/>
        </w:rPr>
        <w:t xml:space="preserve">lexical access, oculomotor control, or both. </w:t>
      </w:r>
      <w:r w:rsidR="00560E79">
        <w:rPr>
          <w:color w:val="000000" w:themeColor="text1"/>
        </w:rPr>
        <w:t>The</w:t>
      </w:r>
      <w:r w:rsidR="001B7ADD">
        <w:rPr>
          <w:color w:val="000000" w:themeColor="text1"/>
        </w:rPr>
        <w:t xml:space="preserve"> primary goal </w:t>
      </w:r>
      <w:r w:rsidR="00560E79">
        <w:rPr>
          <w:color w:val="000000" w:themeColor="text1"/>
        </w:rPr>
        <w:t xml:space="preserve">of the present study </w:t>
      </w:r>
      <w:r w:rsidR="001B7ADD">
        <w:rPr>
          <w:color w:val="000000" w:themeColor="text1"/>
        </w:rPr>
        <w:t>was</w:t>
      </w:r>
      <w:r w:rsidR="00560E79">
        <w:rPr>
          <w:color w:val="000000" w:themeColor="text1"/>
        </w:rPr>
        <w:t xml:space="preserve"> to confirm that traditional lexical effects of frequency and valence are visible in longer-form, naturalistic reading aloud</w:t>
      </w:r>
      <w:r w:rsidR="00F96F2F">
        <w:rPr>
          <w:color w:val="000000" w:themeColor="text1"/>
        </w:rPr>
        <w:t xml:space="preserve">. As such, </w:t>
      </w:r>
      <w:r w:rsidR="00F9342D">
        <w:rPr>
          <w:color w:val="000000" w:themeColor="text1"/>
        </w:rPr>
        <w:t xml:space="preserve">our design does not allow us to </w:t>
      </w:r>
      <w:r w:rsidR="00697794">
        <w:rPr>
          <w:color w:val="000000" w:themeColor="text1"/>
        </w:rPr>
        <w:t xml:space="preserve">definitively </w:t>
      </w:r>
      <w:r w:rsidR="00F9342D">
        <w:rPr>
          <w:color w:val="000000" w:themeColor="text1"/>
        </w:rPr>
        <w:t xml:space="preserve">adjudicate between </w:t>
      </w:r>
      <w:r w:rsidR="00697794">
        <w:rPr>
          <w:color w:val="000000" w:themeColor="text1"/>
        </w:rPr>
        <w:t>competing</w:t>
      </w:r>
      <w:r w:rsidR="00F9342D">
        <w:rPr>
          <w:color w:val="000000" w:themeColor="text1"/>
        </w:rPr>
        <w:t xml:space="preserve"> interpretations of our results</w:t>
      </w:r>
      <w:r w:rsidR="00697794">
        <w:rPr>
          <w:color w:val="000000" w:themeColor="text1"/>
        </w:rPr>
        <w:t>. F</w:t>
      </w:r>
      <w:r w:rsidR="00F9342D">
        <w:rPr>
          <w:color w:val="000000" w:themeColor="text1"/>
        </w:rPr>
        <w:t xml:space="preserve">urther research </w:t>
      </w:r>
      <w:r w:rsidR="00697794">
        <w:rPr>
          <w:color w:val="000000" w:themeColor="text1"/>
        </w:rPr>
        <w:t>is</w:t>
      </w:r>
      <w:r w:rsidR="00F9342D">
        <w:rPr>
          <w:color w:val="000000" w:themeColor="text1"/>
        </w:rPr>
        <w:t xml:space="preserve"> necessary to shed light on the extent to which lexical access and oculomotor control contribute</w:t>
      </w:r>
      <w:r w:rsidR="003574C8">
        <w:rPr>
          <w:color w:val="000000" w:themeColor="text1"/>
        </w:rPr>
        <w:t xml:space="preserve">, independently or in tandem, </w:t>
      </w:r>
      <w:r w:rsidR="00F9342D">
        <w:rPr>
          <w:color w:val="000000" w:themeColor="text1"/>
        </w:rPr>
        <w:t>to slower oral reading speeds for high</w:t>
      </w:r>
      <w:r w:rsidR="00B40081">
        <w:rPr>
          <w:color w:val="000000" w:themeColor="text1"/>
        </w:rPr>
        <w:t>er</w:t>
      </w:r>
      <w:r w:rsidR="00F9342D">
        <w:rPr>
          <w:color w:val="000000" w:themeColor="text1"/>
        </w:rPr>
        <w:t>-frequency</w:t>
      </w:r>
      <w:r w:rsidR="00B40081">
        <w:rPr>
          <w:color w:val="000000" w:themeColor="text1"/>
        </w:rPr>
        <w:t xml:space="preserve">, lower-valence </w:t>
      </w:r>
      <w:r w:rsidR="00F9342D">
        <w:rPr>
          <w:color w:val="000000" w:themeColor="text1"/>
        </w:rPr>
        <w:t xml:space="preserve">content. </w:t>
      </w:r>
    </w:p>
    <w:p w14:paraId="0FDDB2B9" w14:textId="77777777" w:rsidR="003D51A1" w:rsidRDefault="003D51A1" w:rsidP="00920B50">
      <w:pPr>
        <w:spacing w:line="480" w:lineRule="auto"/>
        <w:rPr>
          <w:b/>
          <w:color w:val="000000" w:themeColor="text1"/>
        </w:rPr>
      </w:pPr>
    </w:p>
    <w:p w14:paraId="7945478E" w14:textId="52C7C831" w:rsidR="00DF407C" w:rsidRDefault="00FF431F" w:rsidP="00920B50">
      <w:pPr>
        <w:spacing w:line="480" w:lineRule="auto"/>
        <w:rPr>
          <w:b/>
          <w:color w:val="000000" w:themeColor="text1"/>
        </w:rPr>
      </w:pPr>
      <w:r>
        <w:rPr>
          <w:b/>
          <w:color w:val="000000" w:themeColor="text1"/>
        </w:rPr>
        <w:t>Shifts in</w:t>
      </w:r>
      <w:r w:rsidRPr="00A45725">
        <w:rPr>
          <w:b/>
          <w:color w:val="000000" w:themeColor="text1"/>
        </w:rPr>
        <w:t xml:space="preserve"> valence </w:t>
      </w:r>
      <w:r w:rsidR="00362037">
        <w:rPr>
          <w:b/>
          <w:color w:val="000000" w:themeColor="text1"/>
        </w:rPr>
        <w:t>may</w:t>
      </w:r>
      <w:r w:rsidRPr="00A45725">
        <w:rPr>
          <w:b/>
          <w:color w:val="000000" w:themeColor="text1"/>
        </w:rPr>
        <w:t xml:space="preserve"> disrupt the discourse context</w:t>
      </w:r>
    </w:p>
    <w:p w14:paraId="5F0A8E64" w14:textId="24091F84" w:rsidR="00DF407C" w:rsidRPr="00920B50" w:rsidRDefault="00000000" w:rsidP="00920B50">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w:t>
      </w:r>
      <w:r w:rsidRPr="004C31F3">
        <w:rPr>
          <w:color w:val="000000" w:themeColor="text1"/>
        </w:rPr>
        <w:lastRenderedPageBreak/>
        <w:t xml:space="preserve">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t>
      </w:r>
      <w:r w:rsidR="00E81463">
        <w:rPr>
          <w:color w:val="000000" w:themeColor="text1"/>
        </w:rPr>
        <w:t xml:space="preserve">(i.e., the presence of a significant position by frequency interaction) </w:t>
      </w:r>
      <w:r w:rsidRPr="004C31F3">
        <w:rPr>
          <w:color w:val="000000" w:themeColor="text1"/>
        </w:rPr>
        <w:t xml:space="preserve">would depend on the degree to which the higher-level discourse context were disrupted by this </w:t>
      </w:r>
      <w:r w:rsidR="00D234F9">
        <w:rPr>
          <w:color w:val="000000" w:themeColor="text1"/>
        </w:rPr>
        <w:t>shift</w:t>
      </w:r>
      <w:r w:rsidR="00D234F9" w:rsidRPr="004C31F3">
        <w:rPr>
          <w:color w:val="000000" w:themeColor="text1"/>
        </w:rPr>
        <w:t xml:space="preserve"> </w:t>
      </w:r>
      <w:r w:rsidRPr="004C31F3">
        <w:rPr>
          <w:color w:val="000000" w:themeColor="text1"/>
        </w:rPr>
        <w:t xml:space="preserve">in valence. That is, if </w:t>
      </w:r>
      <w:r w:rsidR="00995CBB">
        <w:rPr>
          <w:color w:val="000000" w:themeColor="text1"/>
        </w:rPr>
        <w:t xml:space="preserve">midcourse turn in </w:t>
      </w:r>
      <w:r w:rsidRPr="004C31F3">
        <w:rPr>
          <w:color w:val="000000" w:themeColor="text1"/>
        </w:rPr>
        <w:t>valence did, indeed, disrupt the accrual of higher</w:t>
      </w:r>
      <w:r w:rsidR="009F5B10" w:rsidRPr="004C31F3">
        <w:rPr>
          <w:color w:val="000000" w:themeColor="text1"/>
        </w:rPr>
        <w:t>-</w:t>
      </w:r>
      <w:r w:rsidRPr="004C31F3">
        <w:rPr>
          <w:color w:val="000000" w:themeColor="text1"/>
        </w:rPr>
        <w:t>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w:t>
      </w:r>
      <w:r w:rsidR="00D84493">
        <w:rPr>
          <w:color w:val="000000" w:themeColor="text1"/>
        </w:rPr>
        <w:t>; n</w:t>
      </w:r>
      <w:r w:rsidR="00D56806">
        <w:rPr>
          <w:color w:val="000000" w:themeColor="text1"/>
        </w:rPr>
        <w:t xml:space="preserve">o interaction between position and frequency </w:t>
      </w:r>
      <w:r w:rsidR="00D84493">
        <w:rPr>
          <w:color w:val="000000" w:themeColor="text1"/>
        </w:rPr>
        <w:t xml:space="preserve">would therefore be </w:t>
      </w:r>
      <w:r w:rsidR="00D56806">
        <w:rPr>
          <w:color w:val="000000" w:themeColor="text1"/>
        </w:rPr>
        <w:t>observed</w:t>
      </w:r>
      <w:r w:rsidRPr="004C31F3">
        <w:rPr>
          <w:color w:val="000000" w:themeColor="text1"/>
        </w:rPr>
        <w:t xml:space="preserve">.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r w:rsidR="00D84493">
        <w:rPr>
          <w:color w:val="000000" w:themeColor="text1"/>
        </w:rPr>
        <w:t xml:space="preserve">, </w:t>
      </w:r>
      <w:r w:rsidR="00D56806">
        <w:rPr>
          <w:color w:val="000000" w:themeColor="text1"/>
        </w:rPr>
        <w:t>manifesting as an interaction between position and frequency</w:t>
      </w:r>
      <w:r w:rsidRPr="004C31F3">
        <w:rPr>
          <w:color w:val="000000" w:themeColor="text1"/>
        </w:rPr>
        <w:t>.</w:t>
      </w:r>
      <w:r w:rsidR="000E6012">
        <w:rPr>
          <w:color w:val="000000" w:themeColor="text1"/>
        </w:rPr>
        <w:t xml:space="preserve"> </w:t>
      </w:r>
    </w:p>
    <w:p w14:paraId="0628C309" w14:textId="1138AE88" w:rsidR="008626FC" w:rsidRPr="008626FC" w:rsidRDefault="00000000" w:rsidP="00194754">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we found an accumulation of word-level frequency effects that caused preswitch passage halves with higher average word frequency to be read at faster speeds. The postswitch passage halves</w:t>
      </w:r>
      <w:r w:rsidR="00362037">
        <w:rPr>
          <w:color w:val="000000" w:themeColor="text1"/>
        </w:rPr>
        <w:t xml:space="preserve">, </w:t>
      </w:r>
      <w:r w:rsidR="003D51A1">
        <w:rPr>
          <w:color w:val="000000" w:themeColor="text1"/>
        </w:rPr>
        <w:t>following the shift in</w:t>
      </w:r>
      <w:r w:rsidR="00362037">
        <w:rPr>
          <w:color w:val="000000" w:themeColor="text1"/>
        </w:rPr>
        <w:t xml:space="preserve"> valence,</w:t>
      </w:r>
      <w:r w:rsidRPr="004C31F3">
        <w:rPr>
          <w:color w:val="000000" w:themeColor="text1"/>
        </w:rPr>
        <w:t xml:space="preserve"> display</w:t>
      </w:r>
      <w:r w:rsidR="00362037">
        <w:rPr>
          <w:color w:val="000000" w:themeColor="text1"/>
        </w:rPr>
        <w:t>ed</w:t>
      </w:r>
      <w:r w:rsidRPr="004C31F3">
        <w:rPr>
          <w:color w:val="000000" w:themeColor="text1"/>
        </w:rPr>
        <w:t xml:space="preserve"> the same pattern</w:t>
      </w:r>
      <w:r w:rsidR="00D56806">
        <w:rPr>
          <w:color w:val="000000" w:themeColor="text1"/>
        </w:rPr>
        <w:t>, with no significant interaction between position and frequency observed</w:t>
      </w:r>
      <w:r w:rsidRPr="004C31F3">
        <w:rPr>
          <w:color w:val="000000" w:themeColor="text1"/>
        </w:rPr>
        <w:t xml:space="preserve">. </w:t>
      </w:r>
      <w:r w:rsidR="003D51A1">
        <w:rPr>
          <w:color w:val="000000" w:themeColor="text1"/>
        </w:rPr>
        <w:t>T</w:t>
      </w:r>
      <w:r w:rsidRPr="004C31F3">
        <w:rPr>
          <w:color w:val="000000" w:themeColor="text1"/>
        </w:rPr>
        <w:t>hese results</w:t>
      </w:r>
      <w:r w:rsidR="00562271">
        <w:rPr>
          <w:color w:val="000000" w:themeColor="text1"/>
        </w:rPr>
        <w:t xml:space="preserve"> therefore</w:t>
      </w:r>
      <w:r w:rsidRPr="004C31F3">
        <w:rPr>
          <w:color w:val="000000" w:themeColor="text1"/>
        </w:rPr>
        <w:t xml:space="preserve"> </w:t>
      </w:r>
      <w:r w:rsidR="00362037">
        <w:rPr>
          <w:color w:val="000000" w:themeColor="text1"/>
        </w:rPr>
        <w:t>suggest</w:t>
      </w:r>
      <w:r w:rsidR="00630B42">
        <w:rPr>
          <w:color w:val="000000" w:themeColor="text1"/>
        </w:rPr>
        <w:t xml:space="preserve"> </w:t>
      </w:r>
      <w:r w:rsidR="00362037">
        <w:rPr>
          <w:color w:val="000000" w:themeColor="text1"/>
        </w:rPr>
        <w:t>that</w:t>
      </w:r>
      <w:r w:rsidR="000E6012">
        <w:rPr>
          <w:color w:val="000000" w:themeColor="text1"/>
        </w:rPr>
        <w:t xml:space="preserve"> the </w:t>
      </w:r>
      <w:r w:rsidR="00362037">
        <w:rPr>
          <w:color w:val="000000" w:themeColor="text1"/>
        </w:rPr>
        <w:t xml:space="preserve">midpassage </w:t>
      </w:r>
      <w:r w:rsidR="000E6012">
        <w:rPr>
          <w:color w:val="000000" w:themeColor="text1"/>
        </w:rPr>
        <w:t xml:space="preserve">shift in emotional valence </w:t>
      </w:r>
      <w:r w:rsidR="00362037">
        <w:rPr>
          <w:color w:val="000000" w:themeColor="text1"/>
        </w:rPr>
        <w:t>may have d</w:t>
      </w:r>
      <w:r w:rsidR="00630B42">
        <w:rPr>
          <w:color w:val="000000" w:themeColor="text1"/>
        </w:rPr>
        <w:t>i</w:t>
      </w:r>
      <w:r w:rsidR="00362037">
        <w:rPr>
          <w:color w:val="000000" w:themeColor="text1"/>
        </w:rPr>
        <w:t>srupted the accrual of discourse context used to predict upcoming content, causing</w:t>
      </w:r>
      <w:r w:rsidRPr="004C31F3">
        <w:rPr>
          <w:color w:val="000000" w:themeColor="text1"/>
        </w:rPr>
        <w:t xml:space="preserve"> processing speeds in the second half of the passage to </w:t>
      </w:r>
      <w:r w:rsidR="00362037">
        <w:rPr>
          <w:color w:val="000000" w:themeColor="text1"/>
        </w:rPr>
        <w:t xml:space="preserve">again </w:t>
      </w:r>
      <w:r w:rsidRPr="004C31F3">
        <w:rPr>
          <w:color w:val="000000" w:themeColor="text1"/>
        </w:rPr>
        <w:t xml:space="preserve">be driven </w:t>
      </w:r>
      <w:r w:rsidR="00A719D1" w:rsidRPr="004C31F3">
        <w:rPr>
          <w:color w:val="000000" w:themeColor="text1"/>
        </w:rPr>
        <w:t xml:space="preserve">primarily </w:t>
      </w:r>
      <w:r w:rsidRPr="004C31F3">
        <w:rPr>
          <w:color w:val="000000" w:themeColor="text1"/>
        </w:rPr>
        <w:t xml:space="preserve">by lexical frequency effects. </w:t>
      </w:r>
      <w:r w:rsidR="00630B42">
        <w:rPr>
          <w:color w:val="000000" w:themeColor="text1"/>
        </w:rPr>
        <w:t>However, caution</w:t>
      </w:r>
      <w:r w:rsidR="00194754">
        <w:rPr>
          <w:color w:val="000000" w:themeColor="text1"/>
        </w:rPr>
        <w:t xml:space="preserve"> is warranted when </w:t>
      </w:r>
      <w:r w:rsidR="00194754">
        <w:rPr>
          <w:color w:val="000000" w:themeColor="text1"/>
        </w:rPr>
        <w:lastRenderedPageBreak/>
        <w:t xml:space="preserve">attempting to draw inferences from a null effect, particularly when the sample size is relatively small. As such, future work is needed to </w:t>
      </w:r>
      <w:r w:rsidR="00630B42">
        <w:rPr>
          <w:color w:val="000000" w:themeColor="text1"/>
        </w:rPr>
        <w:t xml:space="preserve">confirm </w:t>
      </w:r>
      <w:r w:rsidR="003D51A1">
        <w:rPr>
          <w:color w:val="000000" w:themeColor="text1"/>
        </w:rPr>
        <w:t xml:space="preserve">that the patterns </w:t>
      </w:r>
      <w:r w:rsidR="00D56806">
        <w:rPr>
          <w:color w:val="000000" w:themeColor="text1"/>
        </w:rPr>
        <w:t xml:space="preserve">reported here </w:t>
      </w:r>
      <w:r w:rsidR="003D51A1">
        <w:rPr>
          <w:color w:val="000000" w:themeColor="text1"/>
        </w:rPr>
        <w:t>replicate.</w:t>
      </w:r>
    </w:p>
    <w:p w14:paraId="577F84B2" w14:textId="77777777" w:rsidR="00B5676A" w:rsidRDefault="00B5676A" w:rsidP="0046031C">
      <w:pPr>
        <w:keepNext/>
        <w:spacing w:line="480" w:lineRule="auto"/>
        <w:rPr>
          <w:b/>
          <w:color w:val="000000" w:themeColor="text1"/>
        </w:rPr>
      </w:pPr>
    </w:p>
    <w:p w14:paraId="3B044D01" w14:textId="1A1FF826" w:rsidR="00DF407C" w:rsidRPr="00A45725" w:rsidRDefault="00685308" w:rsidP="0046031C">
      <w:pPr>
        <w:keepNext/>
        <w:spacing w:line="480" w:lineRule="auto"/>
        <w:rPr>
          <w:b/>
          <w:color w:val="000000" w:themeColor="text1"/>
        </w:rPr>
      </w:pPr>
      <w:r>
        <w:rPr>
          <w:b/>
          <w:color w:val="000000" w:themeColor="text1"/>
        </w:rPr>
        <w:t>Constraints on generality</w:t>
      </w:r>
      <w:r w:rsidR="00153F5E">
        <w:rPr>
          <w:b/>
          <w:color w:val="000000" w:themeColor="text1"/>
        </w:rPr>
        <w:t xml:space="preserve"> and future directions</w:t>
      </w:r>
    </w:p>
    <w:p w14:paraId="54770102" w14:textId="7EA433FA" w:rsidR="00DF407C" w:rsidRPr="004C31F3" w:rsidRDefault="00000000" w:rsidP="00644246">
      <w:pPr>
        <w:spacing w:line="480" w:lineRule="auto"/>
        <w:ind w:firstLine="360"/>
        <w:rPr>
          <w:b/>
          <w:color w:val="000000" w:themeColor="text1"/>
        </w:rPr>
      </w:pPr>
      <w:r w:rsidRPr="004C31F3">
        <w:rPr>
          <w:color w:val="000000" w:themeColor="text1"/>
        </w:rPr>
        <w:t>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w:t>
      </w:r>
      <w:r w:rsidR="005837AB">
        <w:rPr>
          <w:color w:val="000000" w:themeColor="text1"/>
        </w:rPr>
        <w:t xml:space="preserve"> due to the gender bias of our student participant pool</w:t>
      </w:r>
      <w:r w:rsidR="009117C7">
        <w:rPr>
          <w:color w:val="000000" w:themeColor="text1"/>
        </w:rPr>
        <w:t>, and</w:t>
      </w:r>
      <w:r w:rsidR="00B5244A">
        <w:rPr>
          <w:color w:val="000000" w:themeColor="text1"/>
        </w:rPr>
        <w:t xml:space="preserve"> </w:t>
      </w:r>
      <w:r w:rsidRPr="004C31F3">
        <w:rPr>
          <w:color w:val="000000" w:themeColor="text1"/>
        </w:rPr>
        <w:t>prior work has found</w:t>
      </w:r>
      <w:r w:rsidR="009117C7">
        <w:rPr>
          <w:color w:val="000000" w:themeColor="text1"/>
        </w:rPr>
        <w:t xml:space="preserve"> that</w:t>
      </w:r>
      <w:r w:rsidRPr="004C31F3">
        <w:rPr>
          <w:color w:val="000000" w:themeColor="text1"/>
        </w:rPr>
        <w:t xml:space="preserve"> word valence ratings</w:t>
      </w:r>
      <w:r w:rsidR="009117C7">
        <w:rPr>
          <w:color w:val="000000" w:themeColor="text1"/>
        </w:rPr>
        <w:t xml:space="preserve"> can be influenced by gender</w:t>
      </w:r>
      <w:r w:rsidRPr="004C31F3">
        <w:rPr>
          <w:color w:val="000000" w:themeColor="text1"/>
        </w:rPr>
        <w:t xml:space="preserve">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xml:space="preserve">; future work </w:t>
      </w:r>
      <w:r w:rsidR="00B5244A">
        <w:rPr>
          <w:color w:val="000000" w:themeColor="text1"/>
        </w:rPr>
        <w:t xml:space="preserve">with more </w:t>
      </w:r>
      <w:r w:rsidR="00AD78D9">
        <w:rPr>
          <w:color w:val="000000" w:themeColor="text1"/>
        </w:rPr>
        <w:t>symmetrical</w:t>
      </w:r>
      <w:r w:rsidR="00B5244A">
        <w:rPr>
          <w:color w:val="000000" w:themeColor="text1"/>
        </w:rPr>
        <w:t xml:space="preserve"> gender statistics </w:t>
      </w:r>
      <w:r w:rsidR="00BC376B" w:rsidRPr="004C31F3">
        <w:rPr>
          <w:color w:val="000000" w:themeColor="text1"/>
        </w:rPr>
        <w:t>should therefore leverage designs that explore whether gender or biological sex moderate the effects reported in the current study</w:t>
      </w:r>
      <w:r w:rsidRPr="004C31F3">
        <w:rPr>
          <w:color w:val="000000" w:themeColor="text1"/>
        </w:rPr>
        <w:t>.</w:t>
      </w:r>
      <w:r w:rsidR="00F048B6">
        <w:rPr>
          <w:color w:val="000000" w:themeColor="text1"/>
        </w:rPr>
        <w:t xml:space="preserve"> </w:t>
      </w:r>
      <w:r w:rsidR="00A10AD4">
        <w:rPr>
          <w:color w:val="000000" w:themeColor="text1"/>
        </w:rPr>
        <w:t>Furthermore, in order to balance competing demands between data volume and time burden of participation sessions, we limited our stimuli to twenty passages, which is comparatively few data points for analysis. A</w:t>
      </w:r>
      <w:r w:rsidR="00F048B6">
        <w:rPr>
          <w:color w:val="000000" w:themeColor="text1"/>
        </w:rPr>
        <w:t xml:space="preserve">s </w:t>
      </w:r>
      <w:r w:rsidR="00F46C66">
        <w:rPr>
          <w:color w:val="000000" w:themeColor="text1"/>
        </w:rPr>
        <w:t>described</w:t>
      </w:r>
      <w:r w:rsidR="00F048B6">
        <w:rPr>
          <w:color w:val="000000" w:themeColor="text1"/>
        </w:rPr>
        <w:t xml:space="preserve"> above</w:t>
      </w:r>
      <w:r w:rsidR="00F46C66">
        <w:rPr>
          <w:color w:val="000000" w:themeColor="text1"/>
        </w:rPr>
        <w:t xml:space="preserve">, our </w:t>
      </w:r>
      <w:r w:rsidR="00FF431F">
        <w:rPr>
          <w:color w:val="000000" w:themeColor="text1"/>
        </w:rPr>
        <w:t>investigation of whether shifts in valence disrupt the development of discourse context relies on interpreting the null; as such, it is particularly important that future work seek to replicate our results within the context of both a larger sample of participants and a larger set of passage-length stimuli.</w:t>
      </w:r>
      <w:r w:rsidR="00847950">
        <w:rPr>
          <w:color w:val="000000" w:themeColor="text1"/>
        </w:rPr>
        <w:t xml:space="preserve"> Finally, our naturalistic design of the stimuli precluded the creation of passages with extreme values of average valence. Given our findings, future work should assess the effect of extreme manipulations of valence on oral reading speed and how such manipulations influence the interaction with average word frequency.</w:t>
      </w:r>
    </w:p>
    <w:p w14:paraId="57F0CF5F" w14:textId="77777777" w:rsidR="000649F1" w:rsidRDefault="000649F1" w:rsidP="00D46D28">
      <w:pPr>
        <w:keepNext/>
        <w:spacing w:line="480" w:lineRule="auto"/>
        <w:rPr>
          <w:b/>
          <w:color w:val="000000" w:themeColor="text1"/>
        </w:rPr>
      </w:pPr>
    </w:p>
    <w:p w14:paraId="746E8CB4" w14:textId="26D5176F" w:rsidR="00DF407C" w:rsidRPr="00A45725" w:rsidRDefault="00000000" w:rsidP="00D46D28">
      <w:pPr>
        <w:keepNext/>
        <w:spacing w:line="480" w:lineRule="auto"/>
        <w:rPr>
          <w:b/>
          <w:color w:val="000000" w:themeColor="text1"/>
        </w:rPr>
      </w:pPr>
      <w:r w:rsidRPr="00A45725">
        <w:rPr>
          <w:b/>
          <w:color w:val="000000" w:themeColor="text1"/>
        </w:rPr>
        <w:t>Conclusions</w:t>
      </w:r>
    </w:p>
    <w:p w14:paraId="5018D392" w14:textId="63A3CD3C"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w:t>
      </w:r>
      <w:r w:rsidR="00037263">
        <w:rPr>
          <w:color w:val="000000" w:themeColor="text1"/>
        </w:rPr>
        <w:t>visual word</w:t>
      </w:r>
      <w:r w:rsidRPr="004C31F3">
        <w:rPr>
          <w:color w:val="000000" w:themeColor="text1"/>
        </w:rPr>
        <w:t xml:space="preserve"> processing, as well as how </w:t>
      </w:r>
      <w:r w:rsidR="00292363" w:rsidRPr="004C31F3">
        <w:rPr>
          <w:color w:val="000000" w:themeColor="text1"/>
        </w:rPr>
        <w:t>this</w:t>
      </w:r>
      <w:r w:rsidRPr="004C31F3">
        <w:rPr>
          <w:color w:val="000000" w:themeColor="text1"/>
        </w:rPr>
        <w:t xml:space="preserve"> influence unfolds over time. However, </w:t>
      </w:r>
      <w:r w:rsidR="00C22ABB">
        <w:rPr>
          <w:color w:val="000000" w:themeColor="text1"/>
        </w:rPr>
        <w:t>conventional</w:t>
      </w:r>
      <w:r w:rsidR="00C22ABB" w:rsidRPr="004C31F3">
        <w:rPr>
          <w:color w:val="000000" w:themeColor="text1"/>
        </w:rPr>
        <w:t xml:space="preserve"> </w:t>
      </w:r>
      <w:r w:rsidRPr="004C31F3">
        <w:rPr>
          <w:color w:val="000000" w:themeColor="text1"/>
        </w:rPr>
        <w:t xml:space="preserve">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w:t>
      </w:r>
      <w:r w:rsidR="001E7E28">
        <w:rPr>
          <w:color w:val="000000" w:themeColor="text1"/>
        </w:rPr>
        <w:t>Across</w:t>
      </w:r>
      <w:r w:rsidRPr="004C31F3">
        <w:rPr>
          <w:color w:val="000000" w:themeColor="text1"/>
        </w:rPr>
        <w:t xml:space="preserve"> passage halves</w:t>
      </w:r>
      <w:r w:rsidR="001E7E28">
        <w:rPr>
          <w:color w:val="000000" w:themeColor="text1"/>
        </w:rPr>
        <w:t xml:space="preserve"> and average levels of emotional valence</w:t>
      </w:r>
      <w:r w:rsidRPr="004C31F3">
        <w:rPr>
          <w:color w:val="000000" w:themeColor="text1"/>
        </w:rPr>
        <w:t xml:space="preserve">, we observed traditional word frequency effects, with faster reading speeds when average word frequency was high. </w:t>
      </w:r>
      <w:r w:rsidR="001E7E28">
        <w:rPr>
          <w:color w:val="000000" w:themeColor="text1"/>
        </w:rPr>
        <w:t>We also observed a positivity effect across passage halves, with faster reading speeds for passage halves with higher (more positive) average valence. In addition to these two main effects,</w:t>
      </w:r>
      <w:r w:rsidRPr="004C31F3">
        <w:rPr>
          <w:color w:val="000000" w:themeColor="text1"/>
        </w:rPr>
        <w:t xml:space="preserve"> </w:t>
      </w:r>
      <w:r w:rsidR="001E7E28">
        <w:rPr>
          <w:color w:val="000000" w:themeColor="text1"/>
        </w:rPr>
        <w:t>we observed an</w:t>
      </w:r>
      <w:r w:rsidRPr="004C31F3">
        <w:rPr>
          <w:color w:val="000000" w:themeColor="text1"/>
        </w:rPr>
        <w:t xml:space="preserve"> interaction between frequency and valence</w:t>
      </w:r>
      <w:r w:rsidR="001E7E28">
        <w:rPr>
          <w:color w:val="000000" w:themeColor="text1"/>
        </w:rPr>
        <w:t xml:space="preserve">. </w:t>
      </w:r>
      <w:r w:rsidR="00E448FA">
        <w:rPr>
          <w:color w:val="000000" w:themeColor="text1"/>
        </w:rPr>
        <w:t>Here a</w:t>
      </w:r>
      <w:r w:rsidR="001E7E28">
        <w:rPr>
          <w:color w:val="000000" w:themeColor="text1"/>
        </w:rPr>
        <w:t>gain</w:t>
      </w:r>
      <w:r w:rsidRPr="004C31F3">
        <w:rPr>
          <w:color w:val="000000" w:themeColor="text1"/>
        </w:rPr>
        <w:t xml:space="preserve">, our findings mirror the existing literature: </w:t>
      </w:r>
      <w:r w:rsidR="001E7E28">
        <w:rPr>
          <w:color w:val="000000" w:themeColor="text1"/>
        </w:rPr>
        <w:t xml:space="preserve">similar reading speeds for low-frequency content </w:t>
      </w:r>
      <w:r w:rsidR="00234E8F">
        <w:rPr>
          <w:color w:val="000000" w:themeColor="text1"/>
        </w:rPr>
        <w:t>regardless of</w:t>
      </w:r>
      <w:r w:rsidR="001E7E28">
        <w:rPr>
          <w:color w:val="000000" w:themeColor="text1"/>
        </w:rPr>
        <w:t xml:space="preserve"> valence, but faster reading speeds for positive content when average frequency </w:t>
      </w:r>
      <w:r w:rsidR="00E448FA">
        <w:rPr>
          <w:color w:val="000000" w:themeColor="text1"/>
        </w:rPr>
        <w:t>is</w:t>
      </w:r>
      <w:r w:rsidR="001E7E28">
        <w:rPr>
          <w:color w:val="000000" w:themeColor="text1"/>
        </w:rPr>
        <w:t xml:space="preserve"> high</w:t>
      </w:r>
      <w:r w:rsidRPr="004C31F3">
        <w:rPr>
          <w:color w:val="000000" w:themeColor="text1"/>
        </w:rPr>
        <w:t>. 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2F5A9DAC" w:rsidR="00DF407C" w:rsidRDefault="00000000" w:rsidP="00C35F39">
      <w:pPr>
        <w:spacing w:line="480" w:lineRule="auto"/>
      </w:pPr>
      <w:r>
        <w:t xml:space="preserve">We would like to thank </w:t>
      </w:r>
      <w:r w:rsidR="008C49C4">
        <w:t xml:space="preserve">Laura Gallardo and Maria Rodriguez </w:t>
      </w:r>
      <w:r>
        <w:t>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69895594" w:rsidR="00DF407C" w:rsidRDefault="009C7067">
      <w:pPr>
        <w:pStyle w:val="Heading1"/>
      </w:pPr>
      <w:r>
        <w:lastRenderedPageBreak/>
        <w:t>References</w:t>
      </w:r>
    </w:p>
    <w:p w14:paraId="2E9E0A3D" w14:textId="77777777" w:rsidR="00944E13" w:rsidRPr="00944E13" w:rsidRDefault="007A1B0A" w:rsidP="00944E13">
      <w:pPr>
        <w:pStyle w:val="Bibliography"/>
        <w:ind w:left="360" w:hanging="360"/>
      </w:pPr>
      <w:r w:rsidRPr="009C7067">
        <w:fldChar w:fldCharType="begin"/>
      </w:r>
      <w:r w:rsidR="00944E13">
        <w:instrText xml:space="preserve"> ADDIN ZOTERO_BIBL {"uncited":[],"omitted":[],"custom":[]} CSL_BIBLIOGRAPHY </w:instrText>
      </w:r>
      <w:r w:rsidRPr="009C7067">
        <w:fldChar w:fldCharType="separate"/>
      </w:r>
      <w:r w:rsidR="00944E13" w:rsidRPr="00944E13">
        <w:t xml:space="preserve">Balota, D. A., &amp; Chumbley, J. I. (1984). Are Lexical Decisions a Good Measure of Lexical Access? The Role of Word Frequency in the Neglected Decision Stage. </w:t>
      </w:r>
      <w:r w:rsidR="00944E13" w:rsidRPr="00944E13">
        <w:rPr>
          <w:i/>
          <w:iCs/>
        </w:rPr>
        <w:t>Journal of Experimental Psychology:  Human Perception and Performance</w:t>
      </w:r>
      <w:r w:rsidR="00944E13" w:rsidRPr="00944E13">
        <w:t xml:space="preserve">, </w:t>
      </w:r>
      <w:r w:rsidR="00944E13" w:rsidRPr="00944E13">
        <w:rPr>
          <w:i/>
          <w:iCs/>
        </w:rPr>
        <w:t>3</w:t>
      </w:r>
      <w:r w:rsidR="00944E13" w:rsidRPr="00944E13">
        <w:t>, 340–357. https://doi.org/10.1037//0096-1523.10.3.340</w:t>
      </w:r>
    </w:p>
    <w:p w14:paraId="7FFB8266" w14:textId="77777777" w:rsidR="00944E13" w:rsidRPr="00944E13" w:rsidRDefault="00944E13" w:rsidP="00944E13">
      <w:pPr>
        <w:pStyle w:val="Bibliography"/>
        <w:ind w:left="360" w:hanging="360"/>
      </w:pPr>
      <w:r w:rsidRPr="00944E13">
        <w:t xml:space="preserve">Balota, D. A., &amp; Spieler, D. H. (1999). Word Frequency, Repetition, and Lexicality Effects in Word Recognition Tasks: Beyond Measures of Central Tendency. </w:t>
      </w:r>
      <w:r w:rsidRPr="00944E13">
        <w:rPr>
          <w:i/>
          <w:iCs/>
        </w:rPr>
        <w:t>Journal of Experimental Psychology: General</w:t>
      </w:r>
      <w:r w:rsidRPr="00944E13">
        <w:t xml:space="preserve">, </w:t>
      </w:r>
      <w:r w:rsidRPr="00944E13">
        <w:rPr>
          <w:i/>
          <w:iCs/>
        </w:rPr>
        <w:t>128</w:t>
      </w:r>
      <w:r w:rsidRPr="00944E13">
        <w:t>(1), 32–55. https://doi.org/10.1037//0096-3445.128.1.32</w:t>
      </w:r>
    </w:p>
    <w:p w14:paraId="6EC684C1" w14:textId="77777777" w:rsidR="00944E13" w:rsidRPr="00944E13" w:rsidRDefault="00944E13" w:rsidP="00944E13">
      <w:pPr>
        <w:pStyle w:val="Bibliography"/>
        <w:ind w:left="360" w:hanging="360"/>
      </w:pPr>
      <w:r w:rsidRPr="00944E13">
        <w:t xml:space="preserve">Baptiste, A. (2017). </w:t>
      </w:r>
      <w:r w:rsidRPr="00944E13">
        <w:rPr>
          <w:i/>
          <w:iCs/>
        </w:rPr>
        <w:t>gridExtra: Miscellaneous Functions for “Grid” Graphics</w:t>
      </w:r>
      <w:r w:rsidRPr="00944E13">
        <w:t xml:space="preserve"> (R package version 2.3) [Computer software]. https://cran.r-project.org/package=gridExtra</w:t>
      </w:r>
    </w:p>
    <w:p w14:paraId="50DFCA23" w14:textId="77777777" w:rsidR="00944E13" w:rsidRPr="00944E13" w:rsidRDefault="00944E13" w:rsidP="00944E13">
      <w:pPr>
        <w:pStyle w:val="Bibliography"/>
        <w:ind w:left="360" w:hanging="360"/>
      </w:pPr>
      <w:r w:rsidRPr="00944E13">
        <w:t xml:space="preserve">Barber, H., Vergara, M., &amp; Carreiras, M. (2004). Syllable-frequency effects in visual word recognition: Evidence from ERPs. </w:t>
      </w:r>
      <w:r w:rsidRPr="00944E13">
        <w:rPr>
          <w:i/>
          <w:iCs/>
        </w:rPr>
        <w:t>Cognitive Neuroscience and Neuropsychology</w:t>
      </w:r>
      <w:r w:rsidRPr="00944E13">
        <w:t xml:space="preserve">, </w:t>
      </w:r>
      <w:r w:rsidRPr="00944E13">
        <w:rPr>
          <w:i/>
          <w:iCs/>
        </w:rPr>
        <w:t>15</w:t>
      </w:r>
      <w:r w:rsidRPr="00944E13">
        <w:t>(3), 545–548.</w:t>
      </w:r>
    </w:p>
    <w:p w14:paraId="345A7B74" w14:textId="77777777" w:rsidR="00944E13" w:rsidRPr="00944E13" w:rsidRDefault="00944E13" w:rsidP="00944E13">
      <w:pPr>
        <w:pStyle w:val="Bibliography"/>
        <w:ind w:left="360" w:hanging="360"/>
      </w:pPr>
      <w:r w:rsidRPr="00944E13">
        <w:t xml:space="preserve">Barriga-Paulino, C. I., Guerreiro, M., Faísca, L., &amp; Reis, A. (2022). Does emotional valence modulate word recognition? A behavioral study manipulating frequency and arousal. </w:t>
      </w:r>
      <w:r w:rsidRPr="00944E13">
        <w:rPr>
          <w:i/>
          <w:iCs/>
        </w:rPr>
        <w:t>Acta Psychologica</w:t>
      </w:r>
      <w:r w:rsidRPr="00944E13">
        <w:t xml:space="preserve">, </w:t>
      </w:r>
      <w:r w:rsidRPr="00944E13">
        <w:rPr>
          <w:i/>
          <w:iCs/>
        </w:rPr>
        <w:t>223</w:t>
      </w:r>
      <w:r w:rsidRPr="00944E13">
        <w:t>, 103484. https://doi.org/10.1016/j.actpsy.2021.103484</w:t>
      </w:r>
    </w:p>
    <w:p w14:paraId="0E3EE9B6" w14:textId="77777777" w:rsidR="00944E13" w:rsidRPr="00944E13" w:rsidRDefault="00944E13" w:rsidP="00944E13">
      <w:pPr>
        <w:pStyle w:val="Bibliography"/>
        <w:ind w:left="360" w:hanging="360"/>
      </w:pPr>
      <w:r w:rsidRPr="00944E13">
        <w:t xml:space="preserve">Bates, D., Mächler, M., Bolker, B., &amp; Walker, S. (2015). Fitting Linear Mixed-Effects Models Using lme4. </w:t>
      </w:r>
      <w:r w:rsidRPr="00944E13">
        <w:rPr>
          <w:i/>
          <w:iCs/>
        </w:rPr>
        <w:t>Journal of Statistical Software</w:t>
      </w:r>
      <w:r w:rsidRPr="00944E13">
        <w:t xml:space="preserve">, </w:t>
      </w:r>
      <w:r w:rsidRPr="00944E13">
        <w:rPr>
          <w:i/>
          <w:iCs/>
        </w:rPr>
        <w:t>67</w:t>
      </w:r>
      <w:r w:rsidRPr="00944E13">
        <w:t>(1). https://doi.org/10.18637/jss.v067.i01</w:t>
      </w:r>
    </w:p>
    <w:p w14:paraId="1E98930E" w14:textId="77777777" w:rsidR="00944E13" w:rsidRPr="00944E13" w:rsidRDefault="00944E13" w:rsidP="00944E13">
      <w:pPr>
        <w:pStyle w:val="Bibliography"/>
        <w:ind w:left="360" w:hanging="360"/>
      </w:pPr>
      <w:r w:rsidRPr="00944E13">
        <w:t xml:space="preserve">Bestgen, Y. (1994). Can emotional valence in stories be determined from words? </w:t>
      </w:r>
      <w:r w:rsidRPr="00944E13">
        <w:rPr>
          <w:i/>
          <w:iCs/>
        </w:rPr>
        <w:t>Cognition &amp; Emotion</w:t>
      </w:r>
      <w:r w:rsidRPr="00944E13">
        <w:t xml:space="preserve">, </w:t>
      </w:r>
      <w:r w:rsidRPr="00944E13">
        <w:rPr>
          <w:i/>
          <w:iCs/>
        </w:rPr>
        <w:t>8</w:t>
      </w:r>
      <w:r w:rsidRPr="00944E13">
        <w:t>(1), 21–36. https://doi.org/10.1080/02699939408408926</w:t>
      </w:r>
    </w:p>
    <w:p w14:paraId="5E4E52CE" w14:textId="77777777" w:rsidR="00944E13" w:rsidRPr="00944E13" w:rsidRDefault="00944E13" w:rsidP="00944E13">
      <w:pPr>
        <w:pStyle w:val="Bibliography"/>
        <w:ind w:left="360" w:hanging="360"/>
      </w:pPr>
      <w:r w:rsidRPr="00944E13">
        <w:t xml:space="preserve">Boersma, P., &amp; Weenink, D. (2001). PRAAT, a system for doing phonetics by computer. </w:t>
      </w:r>
      <w:r w:rsidRPr="00944E13">
        <w:rPr>
          <w:i/>
          <w:iCs/>
        </w:rPr>
        <w:t>Glot International</w:t>
      </w:r>
      <w:r w:rsidRPr="00944E13">
        <w:t xml:space="preserve">, </w:t>
      </w:r>
      <w:r w:rsidRPr="00944E13">
        <w:rPr>
          <w:i/>
          <w:iCs/>
        </w:rPr>
        <w:t>5</w:t>
      </w:r>
      <w:r w:rsidRPr="00944E13">
        <w:t>, 341–345.</w:t>
      </w:r>
    </w:p>
    <w:p w14:paraId="7DCB970D" w14:textId="77777777" w:rsidR="00944E13" w:rsidRPr="00944E13" w:rsidRDefault="00944E13" w:rsidP="00944E13">
      <w:pPr>
        <w:pStyle w:val="Bibliography"/>
        <w:ind w:left="360" w:hanging="360"/>
      </w:pPr>
      <w:r w:rsidRPr="00944E13">
        <w:t xml:space="preserve">Bridges, D., Pitiot, A., MacAskill, M. R., &amp; Peirce, J. W. (2020). The timing mega-study: Comparing a range of experiment generators, both lab-based and online. </w:t>
      </w:r>
      <w:r w:rsidRPr="00944E13">
        <w:rPr>
          <w:i/>
          <w:iCs/>
        </w:rPr>
        <w:t>PeerJ</w:t>
      </w:r>
      <w:r w:rsidRPr="00944E13">
        <w:t xml:space="preserve">, </w:t>
      </w:r>
      <w:r w:rsidRPr="00944E13">
        <w:rPr>
          <w:i/>
          <w:iCs/>
        </w:rPr>
        <w:t>8</w:t>
      </w:r>
      <w:r w:rsidRPr="00944E13">
        <w:t>, e9414. https://doi.org/10.7717/peerj.9414</w:t>
      </w:r>
    </w:p>
    <w:p w14:paraId="066ED559" w14:textId="77777777" w:rsidR="00944E13" w:rsidRPr="00944E13" w:rsidRDefault="00944E13" w:rsidP="00944E13">
      <w:pPr>
        <w:pStyle w:val="Bibliography"/>
        <w:ind w:left="360" w:hanging="360"/>
      </w:pPr>
      <w:r w:rsidRPr="00944E13">
        <w:lastRenderedPageBreak/>
        <w:t xml:space="preserve">Brysbaert, M., &amp; New, B. (2009). Moving beyond Kučera and Francis: A critical evaluation of current word frequency norms and the introduction of a new and improved word frequency measure for American English. </w:t>
      </w:r>
      <w:r w:rsidRPr="00944E13">
        <w:rPr>
          <w:i/>
          <w:iCs/>
        </w:rPr>
        <w:t>Behavior Research Methods</w:t>
      </w:r>
      <w:r w:rsidRPr="00944E13">
        <w:t xml:space="preserve">, </w:t>
      </w:r>
      <w:r w:rsidRPr="00944E13">
        <w:rPr>
          <w:i/>
          <w:iCs/>
        </w:rPr>
        <w:t>41</w:t>
      </w:r>
      <w:r w:rsidRPr="00944E13">
        <w:t>(4), 977–990. https://doi.org/10.3758/BRM.41.4.977</w:t>
      </w:r>
    </w:p>
    <w:p w14:paraId="64FB61F7" w14:textId="77777777" w:rsidR="00944E13" w:rsidRPr="00944E13" w:rsidRDefault="00944E13" w:rsidP="00944E13">
      <w:pPr>
        <w:pStyle w:val="Bibliography"/>
        <w:ind w:left="360" w:hanging="360"/>
      </w:pPr>
      <w:r w:rsidRPr="00944E13">
        <w:t xml:space="preserve">Carstensen, L. L., &amp; DeLiema, M. (2018). The positivity effect: A negativity bias in youth fades with age. </w:t>
      </w:r>
      <w:r w:rsidRPr="00944E13">
        <w:rPr>
          <w:i/>
          <w:iCs/>
        </w:rPr>
        <w:t>Current Opinion in Behavioral Sciences</w:t>
      </w:r>
      <w:r w:rsidRPr="00944E13">
        <w:t xml:space="preserve">, </w:t>
      </w:r>
      <w:r w:rsidRPr="00944E13">
        <w:rPr>
          <w:i/>
          <w:iCs/>
        </w:rPr>
        <w:t>19</w:t>
      </w:r>
      <w:r w:rsidRPr="00944E13">
        <w:t>, 7–12. https://doi.org/10.1016/j.cobeha.2017.07.009</w:t>
      </w:r>
    </w:p>
    <w:p w14:paraId="1AEA2822" w14:textId="77777777" w:rsidR="00944E13" w:rsidRPr="00944E13" w:rsidRDefault="00944E13" w:rsidP="00944E13">
      <w:pPr>
        <w:pStyle w:val="Bibliography"/>
        <w:ind w:left="360" w:hanging="360"/>
      </w:pPr>
      <w:r w:rsidRPr="00944E13">
        <w:t xml:space="preserve">Chou, L.-C., Pan, Y.-L., &amp; Lee, C. (2020). Emotion anticipation induces emotion effects in neutral words during sentence reading: Evidence from event-related potentials. </w:t>
      </w:r>
      <w:r w:rsidRPr="00944E13">
        <w:rPr>
          <w:i/>
          <w:iCs/>
        </w:rPr>
        <w:t>Cognitive, Affective, &amp; Behavioral Neuroscience</w:t>
      </w:r>
      <w:r w:rsidRPr="00944E13">
        <w:t xml:space="preserve">, </w:t>
      </w:r>
      <w:r w:rsidRPr="00944E13">
        <w:rPr>
          <w:i/>
          <w:iCs/>
        </w:rPr>
        <w:t>20</w:t>
      </w:r>
      <w:r w:rsidRPr="00944E13">
        <w:t>(6), 1294–1308. https://doi.org/10.3758/s13415-020-00835-z</w:t>
      </w:r>
    </w:p>
    <w:p w14:paraId="24126D4E" w14:textId="77777777" w:rsidR="00944E13" w:rsidRPr="00944E13" w:rsidRDefault="00944E13" w:rsidP="00944E13">
      <w:pPr>
        <w:pStyle w:val="Bibliography"/>
        <w:ind w:left="360" w:hanging="360"/>
      </w:pPr>
      <w:r w:rsidRPr="00944E13">
        <w:t xml:space="preserve">De Deyne, S., &amp; Storms, G. (2008). Word associations: Network and semantic properties. </w:t>
      </w:r>
      <w:r w:rsidRPr="00944E13">
        <w:rPr>
          <w:i/>
          <w:iCs/>
        </w:rPr>
        <w:t>Behavior Research Methods</w:t>
      </w:r>
      <w:r w:rsidRPr="00944E13">
        <w:t xml:space="preserve">, </w:t>
      </w:r>
      <w:r w:rsidRPr="00944E13">
        <w:rPr>
          <w:i/>
          <w:iCs/>
        </w:rPr>
        <w:t>40</w:t>
      </w:r>
      <w:r w:rsidRPr="00944E13">
        <w:t>(1), 213–231. https://doi.org/10.3758/BRM.40.1.213</w:t>
      </w:r>
    </w:p>
    <w:p w14:paraId="71F811B7" w14:textId="77777777" w:rsidR="00944E13" w:rsidRPr="00944E13" w:rsidRDefault="00944E13" w:rsidP="00944E13">
      <w:pPr>
        <w:pStyle w:val="Bibliography"/>
        <w:ind w:left="360" w:hanging="360"/>
      </w:pPr>
      <w:r w:rsidRPr="00944E13">
        <w:t xml:space="preserve">Delaney-Busch, N., &amp; Kuperberg, G. (2013). Friendly drug-dealers and terrifying puppies: Affective primacy can attenuate the N400 effect in emotional discourse contexts. </w:t>
      </w:r>
      <w:r w:rsidRPr="00944E13">
        <w:rPr>
          <w:i/>
          <w:iCs/>
        </w:rPr>
        <w:t>Cognitive, Affective, &amp; Behavioral Neuroscience</w:t>
      </w:r>
      <w:r w:rsidRPr="00944E13">
        <w:t xml:space="preserve">, </w:t>
      </w:r>
      <w:r w:rsidRPr="00944E13">
        <w:rPr>
          <w:i/>
          <w:iCs/>
        </w:rPr>
        <w:t>13</w:t>
      </w:r>
      <w:r w:rsidRPr="00944E13">
        <w:t>(3), 473–490. https://doi.org/10.3758/s13415-013-0159-5</w:t>
      </w:r>
    </w:p>
    <w:p w14:paraId="54CC8527" w14:textId="77777777" w:rsidR="00944E13" w:rsidRPr="00944E13" w:rsidRDefault="00944E13" w:rsidP="00944E13">
      <w:pPr>
        <w:pStyle w:val="Bibliography"/>
        <w:ind w:left="360" w:hanging="360"/>
      </w:pPr>
      <w:r w:rsidRPr="00944E13">
        <w:t xml:space="preserve">Estes, Z., &amp; Adelman, J. S. (2008). Automatic vigilance for negative words in lexical decision and naming: Comment on Larsen, Mercer, and Balota (2006). </w:t>
      </w:r>
      <w:r w:rsidRPr="00944E13">
        <w:rPr>
          <w:i/>
          <w:iCs/>
        </w:rPr>
        <w:t>Emotion</w:t>
      </w:r>
      <w:r w:rsidRPr="00944E13">
        <w:t xml:space="preserve">, </w:t>
      </w:r>
      <w:r w:rsidRPr="00944E13">
        <w:rPr>
          <w:i/>
          <w:iCs/>
        </w:rPr>
        <w:t>8</w:t>
      </w:r>
      <w:r w:rsidRPr="00944E13">
        <w:t>(4), 441–444. https://doi.org/10.1037/1528-3542.8.4.441</w:t>
      </w:r>
    </w:p>
    <w:p w14:paraId="451D03C2" w14:textId="77777777" w:rsidR="00944E13" w:rsidRPr="00944E13" w:rsidRDefault="00944E13" w:rsidP="00944E13">
      <w:pPr>
        <w:pStyle w:val="Bibliography"/>
        <w:ind w:left="360" w:hanging="360"/>
      </w:pPr>
      <w:r w:rsidRPr="00944E13">
        <w:t xml:space="preserve">Estes, Z., &amp; Verges, M. (2008). Freeze or flee? Negative stimuli elicit selective responding. </w:t>
      </w:r>
      <w:r w:rsidRPr="00944E13">
        <w:rPr>
          <w:i/>
          <w:iCs/>
        </w:rPr>
        <w:t>Cognition</w:t>
      </w:r>
      <w:r w:rsidRPr="00944E13">
        <w:t xml:space="preserve">, </w:t>
      </w:r>
      <w:r w:rsidRPr="00944E13">
        <w:rPr>
          <w:i/>
          <w:iCs/>
        </w:rPr>
        <w:t>108</w:t>
      </w:r>
      <w:r w:rsidRPr="00944E13">
        <w:t>(2), 557–565. https://doi.org/10.1016/j.cognition.2008.03.003</w:t>
      </w:r>
    </w:p>
    <w:p w14:paraId="0525F41C" w14:textId="77777777" w:rsidR="00944E13" w:rsidRPr="00944E13" w:rsidRDefault="00944E13" w:rsidP="00944E13">
      <w:pPr>
        <w:pStyle w:val="Bibliography"/>
        <w:ind w:left="360" w:hanging="360"/>
      </w:pPr>
      <w:r w:rsidRPr="00944E13">
        <w:t xml:space="preserve">Faul, F., Erdfelder, E., Buchner, A., &amp; Lang, A.-G. (2009). Statistical power analyses using G*Power 3.1: Tests for correlation and regression analyses. </w:t>
      </w:r>
      <w:r w:rsidRPr="00944E13">
        <w:rPr>
          <w:i/>
          <w:iCs/>
        </w:rPr>
        <w:t>Behavior Research Methods</w:t>
      </w:r>
      <w:r w:rsidRPr="00944E13">
        <w:t xml:space="preserve">, </w:t>
      </w:r>
      <w:r w:rsidRPr="00944E13">
        <w:rPr>
          <w:i/>
          <w:iCs/>
        </w:rPr>
        <w:t>41</w:t>
      </w:r>
      <w:r w:rsidRPr="00944E13">
        <w:t>(4), 1149–1160. https://doi.org/10.3758/BRM.41.4.1149</w:t>
      </w:r>
    </w:p>
    <w:p w14:paraId="1C12865A" w14:textId="77777777" w:rsidR="00944E13" w:rsidRPr="00944E13" w:rsidRDefault="00944E13" w:rsidP="00944E13">
      <w:pPr>
        <w:pStyle w:val="Bibliography"/>
        <w:ind w:left="360" w:hanging="360"/>
      </w:pPr>
      <w:r w:rsidRPr="00944E13">
        <w:lastRenderedPageBreak/>
        <w:t xml:space="preserve">Federmeier, K. D. (2007). Thinking ahead: The role and roots of prediction in language comprehension. </w:t>
      </w:r>
      <w:r w:rsidRPr="00944E13">
        <w:rPr>
          <w:i/>
          <w:iCs/>
        </w:rPr>
        <w:t>Psychophysiology</w:t>
      </w:r>
      <w:r w:rsidRPr="00944E13">
        <w:t xml:space="preserve">, </w:t>
      </w:r>
      <w:r w:rsidRPr="00944E13">
        <w:rPr>
          <w:i/>
          <w:iCs/>
        </w:rPr>
        <w:t>44</w:t>
      </w:r>
      <w:r w:rsidRPr="00944E13">
        <w:t>(4), 491–505. https://doi.org/10.1111/j.1469-8986.2007.00531.x</w:t>
      </w:r>
    </w:p>
    <w:p w14:paraId="0DB8FCAC" w14:textId="77777777" w:rsidR="00944E13" w:rsidRPr="00944E13" w:rsidRDefault="00944E13" w:rsidP="00944E13">
      <w:pPr>
        <w:pStyle w:val="Bibliography"/>
        <w:ind w:left="360" w:hanging="360"/>
      </w:pPr>
      <w:r w:rsidRPr="00944E13">
        <w:t xml:space="preserve">Fischer-Baum, S., Dickson, D. S., &amp; Federmeier, K. D. (2014). Frequency and regularity effects in reading are task dependent: Evidence from ERPs. </w:t>
      </w:r>
      <w:r w:rsidRPr="00944E13">
        <w:rPr>
          <w:i/>
          <w:iCs/>
        </w:rPr>
        <w:t>Language, Cognition and Neuroscience</w:t>
      </w:r>
      <w:r w:rsidRPr="00944E13">
        <w:t xml:space="preserve">, </w:t>
      </w:r>
      <w:r w:rsidRPr="00944E13">
        <w:rPr>
          <w:i/>
          <w:iCs/>
        </w:rPr>
        <w:t>29</w:t>
      </w:r>
      <w:r w:rsidRPr="00944E13">
        <w:t>(10), 1342–1355. https://doi.org/10.1080/23273798.2014.927067</w:t>
      </w:r>
    </w:p>
    <w:p w14:paraId="0CC1FB06" w14:textId="77777777" w:rsidR="00944E13" w:rsidRPr="00944E13" w:rsidRDefault="00944E13" w:rsidP="00944E13">
      <w:pPr>
        <w:pStyle w:val="Bibliography"/>
        <w:ind w:left="360" w:hanging="360"/>
      </w:pPr>
      <w:r w:rsidRPr="00944E13">
        <w:t xml:space="preserve">Flesch, R. (1948). A new readability yardstick. </w:t>
      </w:r>
      <w:r w:rsidRPr="00944E13">
        <w:rPr>
          <w:i/>
          <w:iCs/>
        </w:rPr>
        <w:t>Journal of Applied Psychology</w:t>
      </w:r>
      <w:r w:rsidRPr="00944E13">
        <w:t xml:space="preserve">, </w:t>
      </w:r>
      <w:r w:rsidRPr="00944E13">
        <w:rPr>
          <w:i/>
          <w:iCs/>
        </w:rPr>
        <w:t>32</w:t>
      </w:r>
      <w:r w:rsidRPr="00944E13">
        <w:t>(3), 221–233. https://doi.org/10.1037/h0057532</w:t>
      </w:r>
    </w:p>
    <w:p w14:paraId="08C7D2ED" w14:textId="77777777" w:rsidR="00944E13" w:rsidRPr="00944E13" w:rsidRDefault="00944E13" w:rsidP="00944E13">
      <w:pPr>
        <w:pStyle w:val="Bibliography"/>
        <w:ind w:left="360" w:hanging="360"/>
      </w:pPr>
      <w:r w:rsidRPr="00944E13">
        <w:t xml:space="preserve">Foland-Ross, L. C., &amp; Gotlib, I. H. (2012). Cognitive and Neural Aspects of Information Processing in Major Depressive Disorder: An Integrative Perspective. </w:t>
      </w:r>
      <w:r w:rsidRPr="00944E13">
        <w:rPr>
          <w:i/>
          <w:iCs/>
        </w:rPr>
        <w:t>Frontiers in Psychology</w:t>
      </w:r>
      <w:r w:rsidRPr="00944E13">
        <w:t xml:space="preserve">, </w:t>
      </w:r>
      <w:r w:rsidRPr="00944E13">
        <w:rPr>
          <w:i/>
          <w:iCs/>
        </w:rPr>
        <w:t>3</w:t>
      </w:r>
      <w:r w:rsidRPr="00944E13">
        <w:t>. https://doi.org/10.3389/fpsyg.2012.00489</w:t>
      </w:r>
    </w:p>
    <w:p w14:paraId="74F374FC" w14:textId="77777777" w:rsidR="00944E13" w:rsidRPr="00944E13" w:rsidRDefault="00944E13" w:rsidP="00944E13">
      <w:pPr>
        <w:pStyle w:val="Bibliography"/>
        <w:ind w:left="360" w:hanging="360"/>
      </w:pPr>
      <w:r w:rsidRPr="00944E13">
        <w:t xml:space="preserve">Garcia, D., Garas, A., &amp; Schweitzer, F. (2012). Positive words carry less information than negative words. </w:t>
      </w:r>
      <w:r w:rsidRPr="00944E13">
        <w:rPr>
          <w:i/>
          <w:iCs/>
        </w:rPr>
        <w:t>EPJ Data Science</w:t>
      </w:r>
      <w:r w:rsidRPr="00944E13">
        <w:t xml:space="preserve">, </w:t>
      </w:r>
      <w:r w:rsidRPr="00944E13">
        <w:rPr>
          <w:i/>
          <w:iCs/>
        </w:rPr>
        <w:t>1</w:t>
      </w:r>
      <w:r w:rsidRPr="00944E13">
        <w:t>(1), 3. https://doi.org/10.1140/epjds3</w:t>
      </w:r>
    </w:p>
    <w:p w14:paraId="3ADBCBCD" w14:textId="77777777" w:rsidR="00944E13" w:rsidRPr="00944E13" w:rsidRDefault="00944E13" w:rsidP="00944E13">
      <w:pPr>
        <w:pStyle w:val="Bibliography"/>
        <w:ind w:left="360" w:hanging="360"/>
      </w:pPr>
      <w:r w:rsidRPr="00944E13">
        <w:t xml:space="preserve">Haro, J., Guasch, M., Vallès, B., &amp; Ferré, P. (2017). Is pupillary response a reliable index of word recognition? Evidence from a delayed lexical decision task. </w:t>
      </w:r>
      <w:r w:rsidRPr="00944E13">
        <w:rPr>
          <w:i/>
          <w:iCs/>
        </w:rPr>
        <w:t>Behavior Research Methods</w:t>
      </w:r>
      <w:r w:rsidRPr="00944E13">
        <w:t xml:space="preserve">, </w:t>
      </w:r>
      <w:r w:rsidRPr="00944E13">
        <w:rPr>
          <w:i/>
          <w:iCs/>
        </w:rPr>
        <w:t>49</w:t>
      </w:r>
      <w:r w:rsidRPr="00944E13">
        <w:t>(5), 1930–1938. https://doi.org/10.3758/s13428-016-0835-9</w:t>
      </w:r>
    </w:p>
    <w:p w14:paraId="1D2652AA" w14:textId="77777777" w:rsidR="00944E13" w:rsidRPr="00944E13" w:rsidRDefault="00944E13" w:rsidP="00944E13">
      <w:pPr>
        <w:pStyle w:val="Bibliography"/>
        <w:ind w:left="360" w:hanging="360"/>
      </w:pPr>
      <w:r w:rsidRPr="00944E13">
        <w:t xml:space="preserve">Harris, P. A., Taylor, R., Minor, B. L., Elliott, V., Fernandez, M., O’Neal, L., McLeod, L., Delacqua, G., Delacqua, F., Kirby, J., &amp; Duda, S. N. (2019). The REDCap consortium: Building an international community of software platform partners. </w:t>
      </w:r>
      <w:r w:rsidRPr="00944E13">
        <w:rPr>
          <w:i/>
          <w:iCs/>
        </w:rPr>
        <w:t>Journal of Biomedical Informatics</w:t>
      </w:r>
      <w:r w:rsidRPr="00944E13">
        <w:t xml:space="preserve">, </w:t>
      </w:r>
      <w:r w:rsidRPr="00944E13">
        <w:rPr>
          <w:i/>
          <w:iCs/>
        </w:rPr>
        <w:t>95</w:t>
      </w:r>
      <w:r w:rsidRPr="00944E13">
        <w:t>, 103208. https://doi.org/10.1016/j.jbi.2019.103208</w:t>
      </w:r>
    </w:p>
    <w:p w14:paraId="623DF968" w14:textId="77777777" w:rsidR="00944E13" w:rsidRPr="00944E13" w:rsidRDefault="00944E13" w:rsidP="00944E13">
      <w:pPr>
        <w:pStyle w:val="Bibliography"/>
        <w:ind w:left="360" w:hanging="360"/>
      </w:pPr>
      <w:r w:rsidRPr="00944E13">
        <w:t xml:space="preserve">Herbert, C., Ethofer, T., Anders, S., Junghofer, M., Wildgruber, D., Grodd, W., &amp; Kissler, J. (2009). Amygdala activation during reading of emotional adjectives—An advantage for pleasant content. </w:t>
      </w:r>
      <w:r w:rsidRPr="00944E13">
        <w:rPr>
          <w:i/>
          <w:iCs/>
        </w:rPr>
        <w:t>Social Cognitive and Affective Neuroscience</w:t>
      </w:r>
      <w:r w:rsidRPr="00944E13">
        <w:t xml:space="preserve">, </w:t>
      </w:r>
      <w:r w:rsidRPr="00944E13">
        <w:rPr>
          <w:i/>
          <w:iCs/>
        </w:rPr>
        <w:t>4</w:t>
      </w:r>
      <w:r w:rsidRPr="00944E13">
        <w:t>(1), 35–49. https://doi.org/10.1093/scan/nsn027</w:t>
      </w:r>
    </w:p>
    <w:p w14:paraId="7E95E6B7" w14:textId="77777777" w:rsidR="00944E13" w:rsidRPr="00944E13" w:rsidRDefault="00944E13" w:rsidP="00944E13">
      <w:pPr>
        <w:pStyle w:val="Bibliography"/>
        <w:ind w:left="360" w:hanging="360"/>
      </w:pPr>
      <w:r w:rsidRPr="00944E13">
        <w:lastRenderedPageBreak/>
        <w:t xml:space="preserve">Herbert, C., Junghofer, M., &amp; Kissler, J. (2008). Event related potentials to emotional adjectives during reading. </w:t>
      </w:r>
      <w:r w:rsidRPr="00944E13">
        <w:rPr>
          <w:i/>
          <w:iCs/>
        </w:rPr>
        <w:t>Psychophysiology</w:t>
      </w:r>
      <w:r w:rsidRPr="00944E13">
        <w:t xml:space="preserve">, </w:t>
      </w:r>
      <w:r w:rsidRPr="00944E13">
        <w:rPr>
          <w:i/>
          <w:iCs/>
        </w:rPr>
        <w:t>45</w:t>
      </w:r>
      <w:r w:rsidRPr="00944E13">
        <w:t>(3), 487–498. https://doi.org/10.1111/j.1469-8986.2007.00638.x</w:t>
      </w:r>
    </w:p>
    <w:p w14:paraId="57C0F5D0" w14:textId="77777777" w:rsidR="00944E13" w:rsidRPr="00944E13" w:rsidRDefault="00944E13" w:rsidP="00944E13">
      <w:pPr>
        <w:pStyle w:val="Bibliography"/>
        <w:ind w:left="360" w:hanging="360"/>
      </w:pPr>
      <w:r w:rsidRPr="00944E13">
        <w:t xml:space="preserve">Hermans, D., De Houwer, J., &amp; Eelen, P. (2001). A time course analysis of the affective priming effect. </w:t>
      </w:r>
      <w:r w:rsidRPr="00944E13">
        <w:rPr>
          <w:i/>
          <w:iCs/>
        </w:rPr>
        <w:t>Cognition &amp; Emotion</w:t>
      </w:r>
      <w:r w:rsidRPr="00944E13">
        <w:t xml:space="preserve">, </w:t>
      </w:r>
      <w:r w:rsidRPr="00944E13">
        <w:rPr>
          <w:i/>
          <w:iCs/>
        </w:rPr>
        <w:t>15</w:t>
      </w:r>
      <w:r w:rsidRPr="00944E13">
        <w:t>(2), 143–165. https://doi.org/10.1080/02699930125768</w:t>
      </w:r>
    </w:p>
    <w:p w14:paraId="20A305A8" w14:textId="77777777" w:rsidR="00944E13" w:rsidRPr="00944E13" w:rsidRDefault="00944E13" w:rsidP="00944E13">
      <w:pPr>
        <w:pStyle w:val="Bibliography"/>
        <w:ind w:left="360" w:hanging="360"/>
      </w:pPr>
      <w:r w:rsidRPr="00944E13">
        <w:t xml:space="preserve">Hofmann, M. J., &amp; Jacobs, A. M. (2014). Interactive activation and competition models and semantic context: From behavioral to brain data. </w:t>
      </w:r>
      <w:r w:rsidRPr="00944E13">
        <w:rPr>
          <w:i/>
          <w:iCs/>
        </w:rPr>
        <w:t>Neuroscience &amp; Biobehavioral Reviews</w:t>
      </w:r>
      <w:r w:rsidRPr="00944E13">
        <w:t xml:space="preserve">, </w:t>
      </w:r>
      <w:r w:rsidRPr="00944E13">
        <w:rPr>
          <w:i/>
          <w:iCs/>
        </w:rPr>
        <w:t>46</w:t>
      </w:r>
      <w:r w:rsidRPr="00944E13">
        <w:t>, 85–104. https://doi.org/10.1016/j.neubiorev.2014.06.011</w:t>
      </w:r>
    </w:p>
    <w:p w14:paraId="291CB063" w14:textId="77777777" w:rsidR="00944E13" w:rsidRPr="00944E13" w:rsidRDefault="00944E13" w:rsidP="00944E13">
      <w:pPr>
        <w:pStyle w:val="Bibliography"/>
        <w:ind w:left="360" w:hanging="360"/>
      </w:pPr>
      <w:r w:rsidRPr="00944E13">
        <w:t xml:space="preserve">Holt, D. J., Lynn, S. K., &amp; Kuperberg, G. R. (2009). Neurophysiological correlates of comprehending emotional meaning in context. </w:t>
      </w:r>
      <w:r w:rsidRPr="00944E13">
        <w:rPr>
          <w:i/>
          <w:iCs/>
        </w:rPr>
        <w:t>Journal of Cognitive Neuroscience</w:t>
      </w:r>
      <w:r w:rsidRPr="00944E13">
        <w:t xml:space="preserve">, </w:t>
      </w:r>
      <w:r w:rsidRPr="00944E13">
        <w:rPr>
          <w:i/>
          <w:iCs/>
        </w:rPr>
        <w:t>21</w:t>
      </w:r>
      <w:r w:rsidRPr="00944E13">
        <w:t>(11), 2245–2262. https://doi.org/10.1162/jocn.2008.21151</w:t>
      </w:r>
    </w:p>
    <w:p w14:paraId="4CA77BD6" w14:textId="77777777" w:rsidR="00944E13" w:rsidRPr="00944E13" w:rsidRDefault="00944E13" w:rsidP="00944E13">
      <w:pPr>
        <w:pStyle w:val="Bibliography"/>
        <w:ind w:left="360" w:hanging="360"/>
      </w:pPr>
      <w:r w:rsidRPr="00944E13">
        <w:t xml:space="preserve">Hsu, C.-T., Jacobs, A. M., Citron, F. M. M., &amp; Conrad, M. (2015). The emotion potential of words and passages in reading Harry Potter – An fMRI study. </w:t>
      </w:r>
      <w:r w:rsidRPr="00944E13">
        <w:rPr>
          <w:i/>
          <w:iCs/>
        </w:rPr>
        <w:t>Brain and Language</w:t>
      </w:r>
      <w:r w:rsidRPr="00944E13">
        <w:t xml:space="preserve">, </w:t>
      </w:r>
      <w:r w:rsidRPr="00944E13">
        <w:rPr>
          <w:i/>
          <w:iCs/>
        </w:rPr>
        <w:t>142</w:t>
      </w:r>
      <w:r w:rsidRPr="00944E13">
        <w:t>, 96–114. https://doi.org/10.1016/j.bandl.2015.01.011</w:t>
      </w:r>
    </w:p>
    <w:p w14:paraId="5046B195" w14:textId="77777777" w:rsidR="00944E13" w:rsidRPr="00944E13" w:rsidRDefault="00944E13" w:rsidP="00944E13">
      <w:pPr>
        <w:pStyle w:val="Bibliography"/>
        <w:ind w:left="360" w:hanging="360"/>
      </w:pPr>
      <w:r w:rsidRPr="00944E13">
        <w:t xml:space="preserve">Hulme, C., Maughan, S., &amp; Brown, G. D. A. (1991). Memory for familiar and unfamiliar words: Evidence for a long-term memory contribution to short-term memory span. </w:t>
      </w:r>
      <w:r w:rsidRPr="00944E13">
        <w:rPr>
          <w:i/>
          <w:iCs/>
        </w:rPr>
        <w:t>Journal of Memory and Language</w:t>
      </w:r>
      <w:r w:rsidRPr="00944E13">
        <w:t xml:space="preserve">, </w:t>
      </w:r>
      <w:r w:rsidRPr="00944E13">
        <w:rPr>
          <w:i/>
          <w:iCs/>
        </w:rPr>
        <w:t>30</w:t>
      </w:r>
      <w:r w:rsidRPr="00944E13">
        <w:t>(6), 685–701. https://doi.org/10.1016/0749-596X(91)90032-F</w:t>
      </w:r>
    </w:p>
    <w:p w14:paraId="43179019" w14:textId="77777777" w:rsidR="00944E13" w:rsidRPr="00944E13" w:rsidRDefault="00944E13" w:rsidP="00944E13">
      <w:pPr>
        <w:pStyle w:val="Bibliography"/>
        <w:ind w:left="360" w:hanging="360"/>
      </w:pPr>
      <w:r w:rsidRPr="00944E13">
        <w:t xml:space="preserve">Jacobs, A. M. (2015). Towards a neurocognitive poetics model of literary reading. In R. M. Willems (Ed.), </w:t>
      </w:r>
      <w:r w:rsidRPr="00944E13">
        <w:rPr>
          <w:i/>
          <w:iCs/>
        </w:rPr>
        <w:t>Cognitive Neuroscience of Natural Language Use</w:t>
      </w:r>
      <w:r w:rsidRPr="00944E13">
        <w:t xml:space="preserve"> (1st ed., pp. 135–159). Cambridge University Press. https://doi.org/10.1017/CBO9781107323667.007</w:t>
      </w:r>
    </w:p>
    <w:p w14:paraId="79FFE94B" w14:textId="77777777" w:rsidR="00944E13" w:rsidRPr="00944E13" w:rsidRDefault="00944E13" w:rsidP="00944E13">
      <w:pPr>
        <w:pStyle w:val="Bibliography"/>
        <w:ind w:left="360" w:hanging="360"/>
      </w:pPr>
      <w:r w:rsidRPr="00944E13">
        <w:t xml:space="preserve">Johnson, P. O., &amp; Fay, L. C. (1950). The Johnson-Neyman technique, its theory and application. </w:t>
      </w:r>
      <w:r w:rsidRPr="00944E13">
        <w:rPr>
          <w:i/>
          <w:iCs/>
        </w:rPr>
        <w:t>Psychometrika</w:t>
      </w:r>
      <w:r w:rsidRPr="00944E13">
        <w:t xml:space="preserve">, </w:t>
      </w:r>
      <w:r w:rsidRPr="00944E13">
        <w:rPr>
          <w:i/>
          <w:iCs/>
        </w:rPr>
        <w:t>15</w:t>
      </w:r>
      <w:r w:rsidRPr="00944E13">
        <w:t>(4), 349–367. https://doi.org/10.1007/BF02288864</w:t>
      </w:r>
    </w:p>
    <w:p w14:paraId="69A5D6C2" w14:textId="77777777" w:rsidR="00944E13" w:rsidRPr="00944E13" w:rsidRDefault="00944E13" w:rsidP="00944E13">
      <w:pPr>
        <w:pStyle w:val="Bibliography"/>
        <w:ind w:left="360" w:hanging="360"/>
      </w:pPr>
      <w:r w:rsidRPr="00944E13">
        <w:t xml:space="preserve">Kazanas, S., &amp; Altarriba, J. (2015). Emotion Word Type and Affective Valence Priming at a Long Stimulus Onset Asynchrony. </w:t>
      </w:r>
      <w:r w:rsidRPr="00944E13">
        <w:rPr>
          <w:i/>
          <w:iCs/>
        </w:rPr>
        <w:t>Language and Speech</w:t>
      </w:r>
      <w:r w:rsidRPr="00944E13">
        <w:t xml:space="preserve">, </w:t>
      </w:r>
      <w:r w:rsidRPr="00944E13">
        <w:rPr>
          <w:i/>
          <w:iCs/>
        </w:rPr>
        <w:t>59</w:t>
      </w:r>
      <w:r w:rsidRPr="00944E13">
        <w:t>. https://doi.org/10.1177/0023830915590677</w:t>
      </w:r>
    </w:p>
    <w:p w14:paraId="1A2CBBB4" w14:textId="77777777" w:rsidR="00944E13" w:rsidRPr="00944E13" w:rsidRDefault="00944E13" w:rsidP="00944E13">
      <w:pPr>
        <w:pStyle w:val="Bibliography"/>
        <w:ind w:left="360" w:hanging="360"/>
      </w:pPr>
      <w:r w:rsidRPr="00944E13">
        <w:lastRenderedPageBreak/>
        <w:t xml:space="preserve">Kazanas, S., &amp; Altarriba, J. (2016). Emotion Word Processing: Effects of Word Type and Valence in Spanish–English Bilinguals. </w:t>
      </w:r>
      <w:r w:rsidRPr="00944E13">
        <w:rPr>
          <w:i/>
          <w:iCs/>
        </w:rPr>
        <w:t>Journal of Psycholinguistic Research</w:t>
      </w:r>
      <w:r w:rsidRPr="00944E13">
        <w:t xml:space="preserve">, </w:t>
      </w:r>
      <w:r w:rsidRPr="00944E13">
        <w:rPr>
          <w:i/>
          <w:iCs/>
        </w:rPr>
        <w:t>45</w:t>
      </w:r>
      <w:r w:rsidRPr="00944E13">
        <w:t>, 395–406. https://doi.org/10.1007/s10936-015-9357-3</w:t>
      </w:r>
    </w:p>
    <w:p w14:paraId="41299918" w14:textId="77777777" w:rsidR="00944E13" w:rsidRPr="00944E13" w:rsidRDefault="00944E13" w:rsidP="00944E13">
      <w:pPr>
        <w:pStyle w:val="Bibliography"/>
        <w:ind w:left="360" w:hanging="360"/>
      </w:pPr>
      <w:r w:rsidRPr="00944E13">
        <w:t xml:space="preserve">Keuper, K., Zwitserlood, P., Rehbein, M. A., Eden, A. S., Laeger, I., Junghöfer, M., Zwanzger, P., &amp; Dobel, C. (2013). Early Prefrontal Brain Responses to the Hedonic Quality of Emotional Words – A Simultaneous EEG and MEG Study. </w:t>
      </w:r>
      <w:r w:rsidRPr="00944E13">
        <w:rPr>
          <w:i/>
          <w:iCs/>
        </w:rPr>
        <w:t>PLoS ONE</w:t>
      </w:r>
      <w:r w:rsidRPr="00944E13">
        <w:t xml:space="preserve">, </w:t>
      </w:r>
      <w:r w:rsidRPr="00944E13">
        <w:rPr>
          <w:i/>
          <w:iCs/>
        </w:rPr>
        <w:t>8</w:t>
      </w:r>
      <w:r w:rsidRPr="00944E13">
        <w:t>(8), e70788. https://doi.org/10.1371/journal.pone.0070788</w:t>
      </w:r>
    </w:p>
    <w:p w14:paraId="73E30A1A" w14:textId="77777777" w:rsidR="00944E13" w:rsidRPr="00944E13" w:rsidRDefault="00944E13" w:rsidP="00944E13">
      <w:pPr>
        <w:pStyle w:val="Bibliography"/>
        <w:ind w:left="360" w:hanging="360"/>
      </w:pPr>
      <w:r w:rsidRPr="00944E13">
        <w:t xml:space="preserve">Kliegl, R., Dambacher, M., Dimigen, O., Jacobs, A. M., &amp; Sommer, W. (2012). Eye movements and brain electric potentials during reading. </w:t>
      </w:r>
      <w:r w:rsidRPr="00944E13">
        <w:rPr>
          <w:i/>
          <w:iCs/>
        </w:rPr>
        <w:t>Psychological Research</w:t>
      </w:r>
      <w:r w:rsidRPr="00944E13">
        <w:t xml:space="preserve">, </w:t>
      </w:r>
      <w:r w:rsidRPr="00944E13">
        <w:rPr>
          <w:i/>
          <w:iCs/>
        </w:rPr>
        <w:t>76</w:t>
      </w:r>
      <w:r w:rsidRPr="00944E13">
        <w:t>(2), 145–158. https://doi.org/10.1007/s00426-011-0376-x</w:t>
      </w:r>
    </w:p>
    <w:p w14:paraId="68078639" w14:textId="77777777" w:rsidR="00944E13" w:rsidRPr="00944E13" w:rsidRDefault="00944E13" w:rsidP="00944E13">
      <w:pPr>
        <w:pStyle w:val="Bibliography"/>
        <w:ind w:left="360" w:hanging="360"/>
      </w:pPr>
      <w:r w:rsidRPr="00944E13">
        <w:t xml:space="preserve">Kliegl, R., Grabner, E., Rolfs, M., &amp; Engbert, R. (2004). Length, frequency, and predictability effects of words on eye movements in reading. </w:t>
      </w:r>
      <w:r w:rsidRPr="00944E13">
        <w:rPr>
          <w:i/>
          <w:iCs/>
        </w:rPr>
        <w:t>European Journal of Cognitive Psychology</w:t>
      </w:r>
      <w:r w:rsidRPr="00944E13">
        <w:t xml:space="preserve">, </w:t>
      </w:r>
      <w:r w:rsidRPr="00944E13">
        <w:rPr>
          <w:i/>
          <w:iCs/>
        </w:rPr>
        <w:t>16</w:t>
      </w:r>
      <w:r w:rsidRPr="00944E13">
        <w:t>(1–2), 262–284. https://doi.org/10.1080/09541440340000213</w:t>
      </w:r>
    </w:p>
    <w:p w14:paraId="03B51F70" w14:textId="77777777" w:rsidR="00944E13" w:rsidRPr="00944E13" w:rsidRDefault="00944E13" w:rsidP="00944E13">
      <w:pPr>
        <w:pStyle w:val="Bibliography"/>
        <w:ind w:left="360" w:hanging="360"/>
      </w:pPr>
      <w:r w:rsidRPr="00944E13">
        <w:t xml:space="preserve">Kliegl, R., Nuthmann, A., &amp; Engbert, R. (2006). Tracking the mind during reading: The influence of past, present, and future words on fixation durations. </w:t>
      </w:r>
      <w:r w:rsidRPr="00944E13">
        <w:rPr>
          <w:i/>
          <w:iCs/>
        </w:rPr>
        <w:t>Journal of Experimental Psychology: General</w:t>
      </w:r>
      <w:r w:rsidRPr="00944E13">
        <w:t xml:space="preserve">, </w:t>
      </w:r>
      <w:r w:rsidRPr="00944E13">
        <w:rPr>
          <w:i/>
          <w:iCs/>
        </w:rPr>
        <w:t>135</w:t>
      </w:r>
      <w:r w:rsidRPr="00944E13">
        <w:t>(1), 12–35. https://doi.org/10.1037/0096-3445.135.1.12</w:t>
      </w:r>
    </w:p>
    <w:p w14:paraId="5683C049" w14:textId="77777777" w:rsidR="00944E13" w:rsidRPr="00944E13" w:rsidRDefault="00944E13" w:rsidP="00944E13">
      <w:pPr>
        <w:pStyle w:val="Bibliography"/>
        <w:ind w:left="360" w:hanging="360"/>
      </w:pPr>
      <w:r w:rsidRPr="00944E13">
        <w:t xml:space="preserve">Kuchinke, L., Vo, M., Hofmann, M., &amp; Jacobs, A. (2007). Pupillary responses during lexical decisions vary with word frequency but not emotional valence. </w:t>
      </w:r>
      <w:r w:rsidRPr="00944E13">
        <w:rPr>
          <w:i/>
          <w:iCs/>
        </w:rPr>
        <w:t>International Journal of Psychophysiology</w:t>
      </w:r>
      <w:r w:rsidRPr="00944E13">
        <w:t xml:space="preserve">, </w:t>
      </w:r>
      <w:r w:rsidRPr="00944E13">
        <w:rPr>
          <w:i/>
          <w:iCs/>
        </w:rPr>
        <w:t>65</w:t>
      </w:r>
      <w:r w:rsidRPr="00944E13">
        <w:t>(2), 132–140. https://doi.org/10.1016/j.ijpsycho.2007.04.004</w:t>
      </w:r>
    </w:p>
    <w:p w14:paraId="17749DFE" w14:textId="77777777" w:rsidR="00944E13" w:rsidRPr="00944E13" w:rsidRDefault="00944E13" w:rsidP="00944E13">
      <w:pPr>
        <w:pStyle w:val="Bibliography"/>
        <w:ind w:left="360" w:hanging="360"/>
      </w:pPr>
      <w:r w:rsidRPr="00944E13">
        <w:t xml:space="preserve">Kuperman, V., Estes, Z., Brysbaert, M., &amp; Warriner, A. (2014). Emotion and Language: Valence and Arousal Affect Word Recognition. </w:t>
      </w:r>
      <w:r w:rsidRPr="00944E13">
        <w:rPr>
          <w:i/>
          <w:iCs/>
        </w:rPr>
        <w:t>Journal of Experimental Psychology: General</w:t>
      </w:r>
      <w:r w:rsidRPr="00944E13">
        <w:t xml:space="preserve">, </w:t>
      </w:r>
      <w:r w:rsidRPr="00944E13">
        <w:rPr>
          <w:i/>
          <w:iCs/>
        </w:rPr>
        <w:t>143</w:t>
      </w:r>
      <w:r w:rsidRPr="00944E13">
        <w:t>(3), 1065–1081. https://doi.org/10.1037/a0035669</w:t>
      </w:r>
    </w:p>
    <w:p w14:paraId="6FDDDB35" w14:textId="77777777" w:rsidR="00944E13" w:rsidRPr="00944E13" w:rsidRDefault="00944E13" w:rsidP="00944E13">
      <w:pPr>
        <w:pStyle w:val="Bibliography"/>
        <w:ind w:left="360" w:hanging="360"/>
      </w:pPr>
      <w:r w:rsidRPr="00944E13">
        <w:t xml:space="preserve">Kuznetsova, A., Brockhoff, P. B., &amp; Christensen, R. H. B. (2017). lmerTest Package: Tests in Linear Mixed Effects Models. </w:t>
      </w:r>
      <w:r w:rsidRPr="00944E13">
        <w:rPr>
          <w:i/>
          <w:iCs/>
        </w:rPr>
        <w:t>Journal of Statistical Software</w:t>
      </w:r>
      <w:r w:rsidRPr="00944E13">
        <w:t xml:space="preserve">, </w:t>
      </w:r>
      <w:r w:rsidRPr="00944E13">
        <w:rPr>
          <w:i/>
          <w:iCs/>
        </w:rPr>
        <w:t>82</w:t>
      </w:r>
      <w:r w:rsidRPr="00944E13">
        <w:t>(13). https://doi.org/10.18637/jss.v082.i13</w:t>
      </w:r>
    </w:p>
    <w:p w14:paraId="2D2F7A77" w14:textId="77777777" w:rsidR="00944E13" w:rsidRPr="00944E13" w:rsidRDefault="00944E13" w:rsidP="00944E13">
      <w:pPr>
        <w:pStyle w:val="Bibliography"/>
        <w:ind w:left="360" w:hanging="360"/>
      </w:pPr>
      <w:r w:rsidRPr="00944E13">
        <w:lastRenderedPageBreak/>
        <w:t xml:space="preserve">Lang, P. J., &amp; Cuthbert, B. N. (1984). Affective information processing and the assessment of anxiety. </w:t>
      </w:r>
      <w:r w:rsidRPr="00944E13">
        <w:rPr>
          <w:i/>
          <w:iCs/>
        </w:rPr>
        <w:t>Journal of Behavioral Assessment</w:t>
      </w:r>
      <w:r w:rsidRPr="00944E13">
        <w:t xml:space="preserve">, </w:t>
      </w:r>
      <w:r w:rsidRPr="00944E13">
        <w:rPr>
          <w:i/>
          <w:iCs/>
        </w:rPr>
        <w:t>6</w:t>
      </w:r>
      <w:r w:rsidRPr="00944E13">
        <w:t>(4), 369–395. https://doi.org/10.1007/BF01321326</w:t>
      </w:r>
    </w:p>
    <w:p w14:paraId="1179E49A" w14:textId="77777777" w:rsidR="00944E13" w:rsidRPr="00944E13" w:rsidRDefault="00944E13" w:rsidP="00944E13">
      <w:pPr>
        <w:pStyle w:val="Bibliography"/>
        <w:ind w:left="360" w:hanging="360"/>
      </w:pPr>
      <w:r w:rsidRPr="00944E13">
        <w:t xml:space="preserve">Larsen, R. J., Mercer, K. A., &amp; Balota, D. A. (2006). Lexical Characteristics of Words used in Emotional Stroop Studies. </w:t>
      </w:r>
      <w:r w:rsidRPr="00944E13">
        <w:rPr>
          <w:i/>
          <w:iCs/>
        </w:rPr>
        <w:t>Emotion</w:t>
      </w:r>
      <w:r w:rsidRPr="00944E13">
        <w:t xml:space="preserve">, </w:t>
      </w:r>
      <w:r w:rsidRPr="00944E13">
        <w:rPr>
          <w:i/>
          <w:iCs/>
        </w:rPr>
        <w:t>6</w:t>
      </w:r>
      <w:r w:rsidRPr="00944E13">
        <w:t>(1), 62–72. https://doi.org/10.1037/1528-3542.6.1.62</w:t>
      </w:r>
    </w:p>
    <w:p w14:paraId="0C43925C" w14:textId="77777777" w:rsidR="00944E13" w:rsidRPr="00944E13" w:rsidRDefault="00944E13" w:rsidP="00944E13">
      <w:pPr>
        <w:pStyle w:val="Bibliography"/>
        <w:ind w:left="360" w:hanging="360"/>
      </w:pPr>
      <w:r w:rsidRPr="00944E13">
        <w:t xml:space="preserve">Larsen, R. J., Mercer, K. A., Balota, D. A., &amp; Strube, M. J. (2008). Not all negative words slow down lexical decision and naming speed: Importance of word arousal. </w:t>
      </w:r>
      <w:r w:rsidRPr="00944E13">
        <w:rPr>
          <w:i/>
          <w:iCs/>
        </w:rPr>
        <w:t>Emotion</w:t>
      </w:r>
      <w:r w:rsidRPr="00944E13">
        <w:t xml:space="preserve">, </w:t>
      </w:r>
      <w:r w:rsidRPr="00944E13">
        <w:rPr>
          <w:i/>
          <w:iCs/>
        </w:rPr>
        <w:t>8</w:t>
      </w:r>
      <w:r w:rsidRPr="00944E13">
        <w:t>(4), 445–452. https://doi.org/10.1037/1528-3542.8.4.445</w:t>
      </w:r>
    </w:p>
    <w:p w14:paraId="17527F8F" w14:textId="77777777" w:rsidR="00944E13" w:rsidRPr="00944E13" w:rsidRDefault="00944E13" w:rsidP="00944E13">
      <w:pPr>
        <w:pStyle w:val="Bibliography"/>
        <w:ind w:left="360" w:hanging="360"/>
      </w:pPr>
      <w:r w:rsidRPr="00944E13">
        <w:t xml:space="preserve">Laubrock, J., &amp; Kliegl, R. (2015). The eye-voice span during reading aloud. </w:t>
      </w:r>
      <w:r w:rsidRPr="00944E13">
        <w:rPr>
          <w:i/>
          <w:iCs/>
        </w:rPr>
        <w:t>Frontiers in Psychology</w:t>
      </w:r>
      <w:r w:rsidRPr="00944E13">
        <w:t xml:space="preserve">, </w:t>
      </w:r>
      <w:r w:rsidRPr="00944E13">
        <w:rPr>
          <w:i/>
          <w:iCs/>
        </w:rPr>
        <w:t>6</w:t>
      </w:r>
      <w:r w:rsidRPr="00944E13">
        <w:t>. https://doi.org/10.3389/fpsyg.2015.01432</w:t>
      </w:r>
    </w:p>
    <w:p w14:paraId="52F443E6" w14:textId="77777777" w:rsidR="00944E13" w:rsidRPr="00944E13" w:rsidRDefault="00944E13" w:rsidP="00944E13">
      <w:pPr>
        <w:pStyle w:val="Bibliography"/>
        <w:ind w:left="360" w:hanging="360"/>
      </w:pPr>
      <w:r w:rsidRPr="00944E13">
        <w:t xml:space="preserve">Lewandowski, L. J., Codding, R. S., Kleinmann, A. E., &amp; Tucker, K. L. (2003). Assessment of Reading Rate in Postsecondary Students. </w:t>
      </w:r>
      <w:r w:rsidRPr="00944E13">
        <w:rPr>
          <w:i/>
          <w:iCs/>
        </w:rPr>
        <w:t>Journal of Psychoeducational Assessment</w:t>
      </w:r>
      <w:r w:rsidRPr="00944E13">
        <w:t xml:space="preserve">, </w:t>
      </w:r>
      <w:r w:rsidRPr="00944E13">
        <w:rPr>
          <w:i/>
          <w:iCs/>
        </w:rPr>
        <w:t>21</w:t>
      </w:r>
      <w:r w:rsidRPr="00944E13">
        <w:t>(2), 134–144. https://doi.org/10.1177/073428290302100202</w:t>
      </w:r>
    </w:p>
    <w:p w14:paraId="7FDDBC2C" w14:textId="77777777" w:rsidR="00944E13" w:rsidRPr="00944E13" w:rsidRDefault="00944E13" w:rsidP="00944E13">
      <w:pPr>
        <w:pStyle w:val="Bibliography"/>
        <w:ind w:left="360" w:hanging="360"/>
      </w:pPr>
      <w:r w:rsidRPr="00944E13">
        <w:t xml:space="preserve">Li, C., Midgley, K. J., &amp; Holcomb, P. J. (2022). ERPs reveal how semantic and syntactic processing unfold across parafoveal and foveal vision during sentence comprehension. </w:t>
      </w:r>
      <w:r w:rsidRPr="00944E13">
        <w:rPr>
          <w:i/>
          <w:iCs/>
        </w:rPr>
        <w:t>Language, Cognition and Neuroscience</w:t>
      </w:r>
      <w:r w:rsidRPr="00944E13">
        <w:t>, 1–17. https://doi.org/10.1080/23273798.2022.2091150</w:t>
      </w:r>
    </w:p>
    <w:p w14:paraId="7888DA38" w14:textId="77777777" w:rsidR="00944E13" w:rsidRPr="00944E13" w:rsidRDefault="00944E13" w:rsidP="00944E13">
      <w:pPr>
        <w:pStyle w:val="Bibliography"/>
        <w:ind w:left="360" w:hanging="360"/>
      </w:pPr>
      <w:r w:rsidRPr="00944E13">
        <w:t xml:space="preserve">Long, J. A. (2019). </w:t>
      </w:r>
      <w:r w:rsidRPr="00944E13">
        <w:rPr>
          <w:i/>
          <w:iCs/>
        </w:rPr>
        <w:t>interactions: Comprehensive, User-Friendly Toolkit for Probing Interactions</w:t>
      </w:r>
      <w:r w:rsidRPr="00944E13">
        <w:t xml:space="preserve"> (R package version 1.1.5) [Computer software]. https://cran.r-project.org/package=interactions</w:t>
      </w:r>
    </w:p>
    <w:p w14:paraId="35288850" w14:textId="77777777" w:rsidR="00944E13" w:rsidRPr="00944E13" w:rsidRDefault="00944E13" w:rsidP="00944E13">
      <w:pPr>
        <w:pStyle w:val="Bibliography"/>
        <w:ind w:left="360" w:hanging="360"/>
      </w:pPr>
      <w:r w:rsidRPr="00944E13">
        <w:t xml:space="preserve">Lucas, F. L. (1923). The Reverse of Aristotle. </w:t>
      </w:r>
      <w:r w:rsidRPr="00944E13">
        <w:rPr>
          <w:i/>
          <w:iCs/>
        </w:rPr>
        <w:t>The Classical Review</w:t>
      </w:r>
      <w:r w:rsidRPr="00944E13">
        <w:t xml:space="preserve">, </w:t>
      </w:r>
      <w:r w:rsidRPr="00944E13">
        <w:rPr>
          <w:i/>
          <w:iCs/>
        </w:rPr>
        <w:t>37</w:t>
      </w:r>
      <w:r w:rsidRPr="00944E13">
        <w:t>(5–6), 98–104. https://doi.org/10.1017/S0009840X00079634</w:t>
      </w:r>
    </w:p>
    <w:p w14:paraId="6F02232D" w14:textId="77777777" w:rsidR="00944E13" w:rsidRPr="00944E13" w:rsidRDefault="00944E13" w:rsidP="00944E13">
      <w:pPr>
        <w:pStyle w:val="Bibliography"/>
        <w:ind w:left="360" w:hanging="360"/>
      </w:pPr>
      <w:r w:rsidRPr="00944E13">
        <w:t xml:space="preserve">Lüdtke, J., &amp; Jacobs, A. M. (2015). The emotion potential of simple sentences: Additive or interactive effects of nouns and adjectives? </w:t>
      </w:r>
      <w:r w:rsidRPr="00944E13">
        <w:rPr>
          <w:i/>
          <w:iCs/>
        </w:rPr>
        <w:t>Frontiers in Psychology</w:t>
      </w:r>
      <w:r w:rsidRPr="00944E13">
        <w:t xml:space="preserve">, </w:t>
      </w:r>
      <w:r w:rsidRPr="00944E13">
        <w:rPr>
          <w:i/>
          <w:iCs/>
        </w:rPr>
        <w:t>6</w:t>
      </w:r>
      <w:r w:rsidRPr="00944E13">
        <w:t>. https://doi.org/10.3389/fpsyg.2015.01137</w:t>
      </w:r>
    </w:p>
    <w:p w14:paraId="400C6571" w14:textId="77777777" w:rsidR="00944E13" w:rsidRPr="00944E13" w:rsidRDefault="00944E13" w:rsidP="00944E13">
      <w:pPr>
        <w:pStyle w:val="Bibliography"/>
        <w:ind w:left="360" w:hanging="360"/>
      </w:pPr>
      <w:r w:rsidRPr="00944E13">
        <w:lastRenderedPageBreak/>
        <w:t xml:space="preserve">Luke, S. G., &amp; Christianson, K. (2016). Limits on lexical prediction during reading. </w:t>
      </w:r>
      <w:r w:rsidRPr="00944E13">
        <w:rPr>
          <w:i/>
          <w:iCs/>
        </w:rPr>
        <w:t>Cognitive Psychology</w:t>
      </w:r>
      <w:r w:rsidRPr="00944E13">
        <w:t xml:space="preserve">, </w:t>
      </w:r>
      <w:r w:rsidRPr="00944E13">
        <w:rPr>
          <w:i/>
          <w:iCs/>
        </w:rPr>
        <w:t>88</w:t>
      </w:r>
      <w:r w:rsidRPr="00944E13">
        <w:t>, 22–60. https://doi.org/10.1016/j.cogpsych.2016.06.002</w:t>
      </w:r>
    </w:p>
    <w:p w14:paraId="369C6FB3" w14:textId="77777777" w:rsidR="00944E13" w:rsidRPr="00944E13" w:rsidRDefault="00944E13" w:rsidP="00944E13">
      <w:pPr>
        <w:pStyle w:val="Bibliography"/>
        <w:ind w:left="360" w:hanging="360"/>
      </w:pPr>
      <w:r w:rsidRPr="00944E13">
        <w:t xml:space="preserve">Méndez-Bértolo, C., Pozo, M. A., &amp; Hinojosa, J. A. (2011). Word frequency modulates the processing of emotional words: Convergent behavioral and electrophysiological data. </w:t>
      </w:r>
      <w:r w:rsidRPr="00944E13">
        <w:rPr>
          <w:i/>
          <w:iCs/>
        </w:rPr>
        <w:t>Neuroscience Letters</w:t>
      </w:r>
      <w:r w:rsidRPr="00944E13">
        <w:t xml:space="preserve">, </w:t>
      </w:r>
      <w:r w:rsidRPr="00944E13">
        <w:rPr>
          <w:i/>
          <w:iCs/>
        </w:rPr>
        <w:t>494</w:t>
      </w:r>
      <w:r w:rsidRPr="00944E13">
        <w:t>(3), 250–254. https://doi.org/10.1016/j.neulet.2011.03.026</w:t>
      </w:r>
    </w:p>
    <w:p w14:paraId="2A760317" w14:textId="77777777" w:rsidR="00944E13" w:rsidRPr="00944E13" w:rsidRDefault="00944E13" w:rsidP="00944E13">
      <w:pPr>
        <w:pStyle w:val="Bibliography"/>
        <w:ind w:left="360" w:hanging="360"/>
      </w:pPr>
      <w:r w:rsidRPr="00944E13">
        <w:t xml:space="preserve">Payne, B. R., &amp; Federmeier, K. D. (2019). Individual Differences in Reading Speed are Linked to Variability in the Processing of Lexical and Contextual Information: Evidence from Single-trial Event-related Brain Potentials. </w:t>
      </w:r>
      <w:r w:rsidRPr="00944E13">
        <w:rPr>
          <w:i/>
          <w:iCs/>
        </w:rPr>
        <w:t>Word</w:t>
      </w:r>
      <w:r w:rsidRPr="00944E13">
        <w:t xml:space="preserve">, </w:t>
      </w:r>
      <w:r w:rsidRPr="00944E13">
        <w:rPr>
          <w:i/>
          <w:iCs/>
        </w:rPr>
        <w:t>65</w:t>
      </w:r>
      <w:r w:rsidRPr="00944E13">
        <w:t>(4), 252–272. https://doi.org/10.1080/00437956.2019.1678826</w:t>
      </w:r>
    </w:p>
    <w:p w14:paraId="0C6153C3" w14:textId="77777777" w:rsidR="00944E13" w:rsidRPr="00944E13" w:rsidRDefault="00944E13" w:rsidP="00944E13">
      <w:pPr>
        <w:pStyle w:val="Bibliography"/>
        <w:ind w:left="360" w:hanging="360"/>
      </w:pPr>
      <w:r w:rsidRPr="00944E13">
        <w:t xml:space="preserve">Payne, B. R., Lee, C.-L., &amp; Federmeier, K. D. (2015). Revisiting the Incremental Effects of Context on Word Processing: Evidence from Single-Word Event-Related Brain Potentials. </w:t>
      </w:r>
      <w:r w:rsidRPr="00944E13">
        <w:rPr>
          <w:i/>
          <w:iCs/>
        </w:rPr>
        <w:t>Psychophysiology</w:t>
      </w:r>
      <w:r w:rsidRPr="00944E13">
        <w:t xml:space="preserve">, </w:t>
      </w:r>
      <w:r w:rsidRPr="00944E13">
        <w:rPr>
          <w:i/>
          <w:iCs/>
        </w:rPr>
        <w:t>52</w:t>
      </w:r>
      <w:r w:rsidRPr="00944E13">
        <w:t>(11), 1456–1469. https://doi.org/10.1111/psyp.12515</w:t>
      </w:r>
    </w:p>
    <w:p w14:paraId="0CD7217B" w14:textId="77777777" w:rsidR="00944E13" w:rsidRPr="00944E13" w:rsidRDefault="00944E13" w:rsidP="00944E13">
      <w:pPr>
        <w:pStyle w:val="Bibliography"/>
        <w:ind w:left="360" w:hanging="360"/>
      </w:pPr>
      <w:r w:rsidRPr="00944E13">
        <w:t xml:space="preserve">Payne, B. R., Stites, M. C., &amp; Federmeier, K. D. (2019). Event-related brain potentials reveal how multiple aspects of semantic processing unfold across parafoveal and foveal vision during sentence reading. </w:t>
      </w:r>
      <w:r w:rsidRPr="00944E13">
        <w:rPr>
          <w:i/>
          <w:iCs/>
        </w:rPr>
        <w:t>Psychophysiology</w:t>
      </w:r>
      <w:r w:rsidRPr="00944E13">
        <w:t xml:space="preserve">, </w:t>
      </w:r>
      <w:r w:rsidRPr="00944E13">
        <w:rPr>
          <w:i/>
          <w:iCs/>
        </w:rPr>
        <w:t>56</w:t>
      </w:r>
      <w:r w:rsidRPr="00944E13">
        <w:t>(10), e13432. https://doi.org/10.1111/psyp.13432</w:t>
      </w:r>
    </w:p>
    <w:p w14:paraId="342C23A8" w14:textId="77777777" w:rsidR="00944E13" w:rsidRPr="00944E13" w:rsidRDefault="00944E13" w:rsidP="00944E13">
      <w:pPr>
        <w:pStyle w:val="Bibliography"/>
        <w:ind w:left="360" w:hanging="360"/>
      </w:pPr>
      <w:r w:rsidRPr="00944E13">
        <w:t xml:space="preserve">Peirce, J., Gray, J. R., Simpson, S., MacAskill, M., Höchenberger, R., Sogo, H., Kastman, E., &amp; Lindeløv, J. K. (2019). PsychoPy2: Experiments in behavior made easy. </w:t>
      </w:r>
      <w:r w:rsidRPr="00944E13">
        <w:rPr>
          <w:i/>
          <w:iCs/>
        </w:rPr>
        <w:t>Behavior Research Methods</w:t>
      </w:r>
      <w:r w:rsidRPr="00944E13">
        <w:t xml:space="preserve">, </w:t>
      </w:r>
      <w:r w:rsidRPr="00944E13">
        <w:rPr>
          <w:i/>
          <w:iCs/>
        </w:rPr>
        <w:t>51</w:t>
      </w:r>
      <w:r w:rsidRPr="00944E13">
        <w:t>(1), 195–203. https://doi.org/10.3758/s13428-018-01193-y</w:t>
      </w:r>
    </w:p>
    <w:p w14:paraId="1C60B1CF" w14:textId="77777777" w:rsidR="00944E13" w:rsidRPr="00944E13" w:rsidRDefault="00944E13" w:rsidP="00944E13">
      <w:pPr>
        <w:pStyle w:val="Bibliography"/>
        <w:ind w:left="360" w:hanging="360"/>
      </w:pPr>
      <w:r w:rsidRPr="00944E13">
        <w:t xml:space="preserve">Plaut, D. C., McClelland, J. L., &amp; Seidenberg, M. S. (1996). Understanding Normal and Impaired Word Reading: Computational Principles in Quasi-Regular Domains. </w:t>
      </w:r>
      <w:r w:rsidRPr="00944E13">
        <w:rPr>
          <w:i/>
          <w:iCs/>
        </w:rPr>
        <w:t>Psychological Review</w:t>
      </w:r>
      <w:r w:rsidRPr="00944E13">
        <w:t xml:space="preserve">, </w:t>
      </w:r>
      <w:r w:rsidRPr="00944E13">
        <w:rPr>
          <w:i/>
          <w:iCs/>
        </w:rPr>
        <w:t>103</w:t>
      </w:r>
      <w:r w:rsidRPr="00944E13">
        <w:t>(1), 56–115. https://doi.org/10.1037/0033-295x.103.1.56</w:t>
      </w:r>
    </w:p>
    <w:p w14:paraId="44921A81" w14:textId="77777777" w:rsidR="00944E13" w:rsidRPr="00944E13" w:rsidRDefault="00944E13" w:rsidP="00944E13">
      <w:pPr>
        <w:pStyle w:val="Bibliography"/>
        <w:ind w:left="360" w:hanging="360"/>
      </w:pPr>
      <w:r w:rsidRPr="00944E13">
        <w:t xml:space="preserve">Pratto, F., &amp; John, O. P. (1991). Automatic vigilance: The attention-grabbing power of negative social information. </w:t>
      </w:r>
      <w:r w:rsidRPr="00944E13">
        <w:rPr>
          <w:i/>
          <w:iCs/>
        </w:rPr>
        <w:t>Journal of Personality and Social Psychology</w:t>
      </w:r>
      <w:r w:rsidRPr="00944E13">
        <w:t xml:space="preserve">, </w:t>
      </w:r>
      <w:r w:rsidRPr="00944E13">
        <w:rPr>
          <w:i/>
          <w:iCs/>
        </w:rPr>
        <w:t>61</w:t>
      </w:r>
      <w:r w:rsidRPr="00944E13">
        <w:t>(3), 380–391. https://doi.org/10.1037/0022-3514.61.3.380</w:t>
      </w:r>
    </w:p>
    <w:p w14:paraId="340FAB91" w14:textId="77777777" w:rsidR="00944E13" w:rsidRPr="00944E13" w:rsidRDefault="00944E13" w:rsidP="00944E13">
      <w:pPr>
        <w:pStyle w:val="Bibliography"/>
        <w:ind w:left="360" w:hanging="360"/>
      </w:pPr>
      <w:r w:rsidRPr="00944E13">
        <w:lastRenderedPageBreak/>
        <w:t xml:space="preserve">R Core Team. (2021). </w:t>
      </w:r>
      <w:r w:rsidRPr="00944E13">
        <w:rPr>
          <w:i/>
          <w:iCs/>
        </w:rPr>
        <w:t>R: A language and environment for statistical computing</w:t>
      </w:r>
      <w:r w:rsidRPr="00944E13">
        <w:t xml:space="preserve"> [Computer software]. R Foundation for Statistical Computing. https://www.R-project.org/.</w:t>
      </w:r>
    </w:p>
    <w:p w14:paraId="5835B84F" w14:textId="77777777" w:rsidR="00944E13" w:rsidRPr="00944E13" w:rsidRDefault="00944E13" w:rsidP="00944E13">
      <w:pPr>
        <w:pStyle w:val="Bibliography"/>
        <w:ind w:left="360" w:hanging="360"/>
      </w:pPr>
      <w:r w:rsidRPr="00944E13">
        <w:t xml:space="preserve">Revelle, W. (2022). </w:t>
      </w:r>
      <w:r w:rsidRPr="00944E13">
        <w:rPr>
          <w:i/>
          <w:iCs/>
        </w:rPr>
        <w:t>psych: Procedures for Psychological, Psychometric, and Personality Research</w:t>
      </w:r>
      <w:r w:rsidRPr="00944E13">
        <w:t xml:space="preserve"> (R package version 2.2.5) [Computer software]. Northwestern University. https://cran.r-project.org/package=psych</w:t>
      </w:r>
    </w:p>
    <w:p w14:paraId="1FEC985A" w14:textId="77777777" w:rsidR="00944E13" w:rsidRPr="00944E13" w:rsidRDefault="00944E13" w:rsidP="00944E13">
      <w:pPr>
        <w:pStyle w:val="Bibliography"/>
        <w:ind w:left="360" w:hanging="360"/>
      </w:pPr>
      <w:r w:rsidRPr="00944E13">
        <w:t xml:space="preserve">Rugg, M. D. (1990). Event-related brain potentials dissociate repetition effects of high-and low-frequency words. </w:t>
      </w:r>
      <w:r w:rsidRPr="00944E13">
        <w:rPr>
          <w:i/>
          <w:iCs/>
        </w:rPr>
        <w:t>Memory &amp; Cognition</w:t>
      </w:r>
      <w:r w:rsidRPr="00944E13">
        <w:t xml:space="preserve">, </w:t>
      </w:r>
      <w:r w:rsidRPr="00944E13">
        <w:rPr>
          <w:i/>
          <w:iCs/>
        </w:rPr>
        <w:t>18</w:t>
      </w:r>
      <w:r w:rsidRPr="00944E13">
        <w:t>(4), 367–379. https://doi.org/10.3758/BF03197126</w:t>
      </w:r>
    </w:p>
    <w:p w14:paraId="529D6C84" w14:textId="77777777" w:rsidR="00944E13" w:rsidRPr="00944E13" w:rsidRDefault="00944E13" w:rsidP="00944E13">
      <w:pPr>
        <w:pStyle w:val="Bibliography"/>
        <w:ind w:left="360" w:hanging="360"/>
      </w:pPr>
      <w:r w:rsidRPr="00944E13">
        <w:t xml:space="preserve">Sass, K., Habel, U., Sachs, O., Huber, W., Gauggel, S., &amp; Kircher, T. (2012). The influence of emotional associations on the neural correlates of semantic priming. </w:t>
      </w:r>
      <w:r w:rsidRPr="00944E13">
        <w:rPr>
          <w:i/>
          <w:iCs/>
        </w:rPr>
        <w:t>Human Brain Mapping</w:t>
      </w:r>
      <w:r w:rsidRPr="00944E13">
        <w:t xml:space="preserve">, </w:t>
      </w:r>
      <w:r w:rsidRPr="00944E13">
        <w:rPr>
          <w:i/>
          <w:iCs/>
        </w:rPr>
        <w:t>33</w:t>
      </w:r>
      <w:r w:rsidRPr="00944E13">
        <w:t>(3), 676–694. https://doi.org/10.1002/hbm.21241</w:t>
      </w:r>
    </w:p>
    <w:p w14:paraId="7C58EA27" w14:textId="77777777" w:rsidR="00944E13" w:rsidRPr="00944E13" w:rsidRDefault="00944E13" w:rsidP="00944E13">
      <w:pPr>
        <w:pStyle w:val="Bibliography"/>
        <w:ind w:left="360" w:hanging="360"/>
      </w:pPr>
      <w:r w:rsidRPr="00944E13">
        <w:t xml:space="preserve">Schotter, E. R., &amp; Payne, B. R. (2019). Eye Movements and Comprehension Are Important to Reading. </w:t>
      </w:r>
      <w:r w:rsidRPr="00944E13">
        <w:rPr>
          <w:i/>
          <w:iCs/>
        </w:rPr>
        <w:t>Trends in Cognitive Sciences</w:t>
      </w:r>
      <w:r w:rsidRPr="00944E13">
        <w:t xml:space="preserve">, </w:t>
      </w:r>
      <w:r w:rsidRPr="00944E13">
        <w:rPr>
          <w:i/>
          <w:iCs/>
        </w:rPr>
        <w:t>23</w:t>
      </w:r>
      <w:r w:rsidRPr="00944E13">
        <w:t>(10), 811–812. https://doi.org/10.1016/j.tics.2019.06.005</w:t>
      </w:r>
    </w:p>
    <w:p w14:paraId="7A1BD113" w14:textId="77777777" w:rsidR="00944E13" w:rsidRPr="00944E13" w:rsidRDefault="00944E13" w:rsidP="00944E13">
      <w:pPr>
        <w:pStyle w:val="Bibliography"/>
        <w:ind w:left="360" w:hanging="360"/>
      </w:pPr>
      <w:r w:rsidRPr="00944E13">
        <w:t xml:space="preserve">Scott, G. G., O’Donnell, P. J., Leuthold, H., &amp; Sereno, S. C. (2009). Early emotion word processing: Evidence from event-related potentials. </w:t>
      </w:r>
      <w:r w:rsidRPr="00944E13">
        <w:rPr>
          <w:i/>
          <w:iCs/>
        </w:rPr>
        <w:t>Biological Psychology</w:t>
      </w:r>
      <w:r w:rsidRPr="00944E13">
        <w:t xml:space="preserve">, </w:t>
      </w:r>
      <w:r w:rsidRPr="00944E13">
        <w:rPr>
          <w:i/>
          <w:iCs/>
        </w:rPr>
        <w:t>80</w:t>
      </w:r>
      <w:r w:rsidRPr="00944E13">
        <w:t>(1), 95–104. https://doi.org/10.1016/j.biopsycho.2008.03.010</w:t>
      </w:r>
    </w:p>
    <w:p w14:paraId="1830D04C" w14:textId="77777777" w:rsidR="00944E13" w:rsidRPr="00944E13" w:rsidRDefault="00944E13" w:rsidP="00944E13">
      <w:pPr>
        <w:pStyle w:val="Bibliography"/>
        <w:ind w:left="360" w:hanging="360"/>
      </w:pPr>
      <w:r w:rsidRPr="00944E13">
        <w:t xml:space="preserve">Scott, G. G., O’Donnell, P. J., &amp; Sereno, S. C. (2014). Emotion words and categories: Evidence from lexical decision. </w:t>
      </w:r>
      <w:r w:rsidRPr="00944E13">
        <w:rPr>
          <w:i/>
          <w:iCs/>
        </w:rPr>
        <w:t>Cognitive Processing</w:t>
      </w:r>
      <w:r w:rsidRPr="00944E13">
        <w:t xml:space="preserve">, </w:t>
      </w:r>
      <w:r w:rsidRPr="00944E13">
        <w:rPr>
          <w:i/>
          <w:iCs/>
        </w:rPr>
        <w:t>15</w:t>
      </w:r>
      <w:r w:rsidRPr="00944E13">
        <w:t>(2), 209–215. https://doi.org/10.1007/s10339-013-0589-6</w:t>
      </w:r>
    </w:p>
    <w:p w14:paraId="23B3B9F8" w14:textId="77777777" w:rsidR="00944E13" w:rsidRPr="00944E13" w:rsidRDefault="00944E13" w:rsidP="00944E13">
      <w:pPr>
        <w:pStyle w:val="Bibliography"/>
        <w:ind w:left="360" w:hanging="360"/>
      </w:pPr>
      <w:r w:rsidRPr="00944E13">
        <w:t xml:space="preserve">Scott, G. G., O’Donnell, P., &amp; Sereno, S. (2012). Emotion Words Affect Eye Fixations During Reading. </w:t>
      </w:r>
      <w:r w:rsidRPr="00944E13">
        <w:rPr>
          <w:i/>
          <w:iCs/>
        </w:rPr>
        <w:t>Journal of Experimental Psychology: Learning, Memory, and Cognition</w:t>
      </w:r>
      <w:r w:rsidRPr="00944E13">
        <w:t xml:space="preserve">, </w:t>
      </w:r>
      <w:r w:rsidRPr="00944E13">
        <w:rPr>
          <w:i/>
          <w:iCs/>
        </w:rPr>
        <w:t>38</w:t>
      </w:r>
      <w:r w:rsidRPr="00944E13">
        <w:t>(3), 783–792. https://doi.org/10.1037/a0027209</w:t>
      </w:r>
    </w:p>
    <w:p w14:paraId="40F22813" w14:textId="77777777" w:rsidR="00944E13" w:rsidRPr="00944E13" w:rsidRDefault="00944E13" w:rsidP="00944E13">
      <w:pPr>
        <w:pStyle w:val="Bibliography"/>
        <w:ind w:left="360" w:hanging="360"/>
      </w:pPr>
      <w:r w:rsidRPr="00944E13">
        <w:t xml:space="preserve">Stuart, G., &amp; Hulme, C. (2000). The effects of word co-occurance on short-term memory: Associative links in long-term memory affect short-term memory performance. </w:t>
      </w:r>
      <w:r w:rsidRPr="00944E13">
        <w:rPr>
          <w:i/>
          <w:iCs/>
        </w:rPr>
        <w:t>Journal of Experimental Psychology: Learning, Memory, and Cognition</w:t>
      </w:r>
      <w:r w:rsidRPr="00944E13">
        <w:t xml:space="preserve">, </w:t>
      </w:r>
      <w:r w:rsidRPr="00944E13">
        <w:rPr>
          <w:i/>
          <w:iCs/>
        </w:rPr>
        <w:t>26</w:t>
      </w:r>
      <w:r w:rsidRPr="00944E13">
        <w:t>(3), 796–802. https://doi.org/10.1037/0278-7393.26.3.796</w:t>
      </w:r>
    </w:p>
    <w:p w14:paraId="24F83799" w14:textId="77777777" w:rsidR="00944E13" w:rsidRPr="00944E13" w:rsidRDefault="00944E13" w:rsidP="00944E13">
      <w:pPr>
        <w:pStyle w:val="Bibliography"/>
        <w:ind w:left="360" w:hanging="360"/>
      </w:pPr>
      <w:r w:rsidRPr="00944E13">
        <w:lastRenderedPageBreak/>
        <w:t xml:space="preserve">Theune, M. (2007). </w:t>
      </w:r>
      <w:r w:rsidRPr="00944E13">
        <w:rPr>
          <w:i/>
          <w:iCs/>
        </w:rPr>
        <w:t>Structure &amp; Surprise: Engaging Poetic Turns</w:t>
      </w:r>
      <w:r w:rsidRPr="00944E13">
        <w:t>. Teachers &amp; Writers Collaborative.</w:t>
      </w:r>
    </w:p>
    <w:p w14:paraId="6179A220" w14:textId="77777777" w:rsidR="00944E13" w:rsidRPr="00944E13" w:rsidRDefault="00944E13" w:rsidP="00944E13">
      <w:pPr>
        <w:pStyle w:val="Bibliography"/>
        <w:ind w:left="360" w:hanging="360"/>
      </w:pPr>
      <w:r w:rsidRPr="00944E13">
        <w:t xml:space="preserve">Trauzettel-Klosinski, S., &amp; Dietz, K. (2012). Standardized Assessment of Reading Performance: The New International Reading Speed Texts IReST. </w:t>
      </w:r>
      <w:r w:rsidRPr="00944E13">
        <w:rPr>
          <w:i/>
          <w:iCs/>
        </w:rPr>
        <w:t>Investigative Opthalmology &amp; Visual Science</w:t>
      </w:r>
      <w:r w:rsidRPr="00944E13">
        <w:t xml:space="preserve">, </w:t>
      </w:r>
      <w:r w:rsidRPr="00944E13">
        <w:rPr>
          <w:i/>
          <w:iCs/>
        </w:rPr>
        <w:t>53</w:t>
      </w:r>
      <w:r w:rsidRPr="00944E13">
        <w:t>(9), 5452. https://doi.org/10.1167/iovs.11-8284</w:t>
      </w:r>
    </w:p>
    <w:p w14:paraId="124D92A6" w14:textId="77777777" w:rsidR="00944E13" w:rsidRPr="00944E13" w:rsidRDefault="00944E13" w:rsidP="00944E13">
      <w:pPr>
        <w:pStyle w:val="Bibliography"/>
        <w:ind w:left="360" w:hanging="360"/>
      </w:pPr>
      <w:r w:rsidRPr="00944E13">
        <w:t xml:space="preserve">Unkelbach, C., Fiedler, K., Bayer, M., Stegmüller, M., &amp; Danner, D. (2008). Why positive information is processed faster: The density hypothesis. </w:t>
      </w:r>
      <w:r w:rsidRPr="00944E13">
        <w:rPr>
          <w:i/>
          <w:iCs/>
        </w:rPr>
        <w:t>Journal of Personality and Social Psychology</w:t>
      </w:r>
      <w:r w:rsidRPr="00944E13">
        <w:t xml:space="preserve">, </w:t>
      </w:r>
      <w:r w:rsidRPr="00944E13">
        <w:rPr>
          <w:i/>
          <w:iCs/>
        </w:rPr>
        <w:t>95</w:t>
      </w:r>
      <w:r w:rsidRPr="00944E13">
        <w:t>(1), 36–49. https://doi.org/10.1037/0022-3514.95.1.36</w:t>
      </w:r>
    </w:p>
    <w:p w14:paraId="44FFA8CB" w14:textId="77777777" w:rsidR="00944E13" w:rsidRPr="00944E13" w:rsidRDefault="00944E13" w:rsidP="00944E13">
      <w:pPr>
        <w:pStyle w:val="Bibliography"/>
        <w:ind w:left="360" w:hanging="360"/>
      </w:pPr>
      <w:r w:rsidRPr="00944E13">
        <w:t xml:space="preserve">U.S. Census Bureau. (2015). </w:t>
      </w:r>
      <w:r w:rsidRPr="00944E13">
        <w:rPr>
          <w:i/>
          <w:iCs/>
        </w:rPr>
        <w:t>Detailed Languages Spoken at Home and Ability to Speak English for the Population 5 Years and Over for Counties: 2009-2013</w:t>
      </w:r>
      <w:r w:rsidRPr="00944E13">
        <w:t>. https://www2.census.gov/library/data/tables/2008/demo/language-use/2009-2013-acs-lang-tables-county.xls</w:t>
      </w:r>
    </w:p>
    <w:p w14:paraId="1EFB6052" w14:textId="77777777" w:rsidR="00944E13" w:rsidRPr="00944E13" w:rsidRDefault="00944E13" w:rsidP="00944E13">
      <w:pPr>
        <w:pStyle w:val="Bibliography"/>
        <w:ind w:left="360" w:hanging="360"/>
      </w:pPr>
      <w:r w:rsidRPr="00944E13">
        <w:t xml:space="preserve">Van Petten, C., &amp; Kutas, M. (1990). Interactions between sentence context and word frequency in event-related brain potentials. </w:t>
      </w:r>
      <w:r w:rsidRPr="00944E13">
        <w:rPr>
          <w:i/>
          <w:iCs/>
        </w:rPr>
        <w:t>Memory &amp; Cognition</w:t>
      </w:r>
      <w:r w:rsidRPr="00944E13">
        <w:t xml:space="preserve">, </w:t>
      </w:r>
      <w:r w:rsidRPr="00944E13">
        <w:rPr>
          <w:i/>
          <w:iCs/>
        </w:rPr>
        <w:t>18</w:t>
      </w:r>
      <w:r w:rsidRPr="00944E13">
        <w:t>(4), 380–393. https://doi.org/10.3758/BF03197127</w:t>
      </w:r>
    </w:p>
    <w:p w14:paraId="2CAAE4D6" w14:textId="77777777" w:rsidR="00944E13" w:rsidRPr="00944E13" w:rsidRDefault="00944E13" w:rsidP="00944E13">
      <w:pPr>
        <w:pStyle w:val="Bibliography"/>
        <w:ind w:left="360" w:hanging="360"/>
      </w:pPr>
      <w:r w:rsidRPr="00944E13">
        <w:t xml:space="preserve">Van Petten, C., &amp; Kutas, M. (1991). Influences of semantic and syntactic context on open- and closed-class words. </w:t>
      </w:r>
      <w:r w:rsidRPr="00944E13">
        <w:rPr>
          <w:i/>
          <w:iCs/>
        </w:rPr>
        <w:t>Memory &amp; Cognition</w:t>
      </w:r>
      <w:r w:rsidRPr="00944E13">
        <w:t xml:space="preserve">, </w:t>
      </w:r>
      <w:r w:rsidRPr="00944E13">
        <w:rPr>
          <w:i/>
          <w:iCs/>
        </w:rPr>
        <w:t>19</w:t>
      </w:r>
      <w:r w:rsidRPr="00944E13">
        <w:t>(1), 95–112. https://doi.org/10.3758/BF03198500</w:t>
      </w:r>
    </w:p>
    <w:p w14:paraId="33199E50" w14:textId="77777777" w:rsidR="00944E13" w:rsidRPr="00944E13" w:rsidRDefault="00944E13" w:rsidP="00944E13">
      <w:pPr>
        <w:pStyle w:val="Bibliography"/>
        <w:ind w:left="360" w:hanging="360"/>
      </w:pPr>
      <w:r w:rsidRPr="00944E13">
        <w:t xml:space="preserve">Wagner, R. K., &amp; Torgesen, J. K. (1987). The nature of phonological processing and its causal role in the acquisition of reading skills. </w:t>
      </w:r>
      <w:r w:rsidRPr="00944E13">
        <w:rPr>
          <w:i/>
          <w:iCs/>
        </w:rPr>
        <w:t>Psychological Bulletin</w:t>
      </w:r>
      <w:r w:rsidRPr="00944E13">
        <w:t xml:space="preserve">, </w:t>
      </w:r>
      <w:r w:rsidRPr="00944E13">
        <w:rPr>
          <w:i/>
          <w:iCs/>
        </w:rPr>
        <w:t>101</w:t>
      </w:r>
      <w:r w:rsidRPr="00944E13">
        <w:t>(2), 192–212. https://doi.org/10.1037/0033-2909.101.2.192</w:t>
      </w:r>
    </w:p>
    <w:p w14:paraId="78DB4238" w14:textId="77777777" w:rsidR="00944E13" w:rsidRPr="00944E13" w:rsidRDefault="00944E13" w:rsidP="00944E13">
      <w:pPr>
        <w:pStyle w:val="Bibliography"/>
        <w:ind w:left="360" w:hanging="360"/>
      </w:pPr>
      <w:r w:rsidRPr="00944E13">
        <w:t xml:space="preserve">Wallace, S., Bylinskii, Z., Dobres, J., Kerr, B., Berlow, S., Treitman, R., Kumawat, N., Arpin, K., Miller, D. B., Huang, J., &amp; Sawyer, B. D. (2022). Towards Individuated Reading Experiences: Different Fonts Increase Reading Speed for Different Individuals. </w:t>
      </w:r>
      <w:r w:rsidRPr="00944E13">
        <w:rPr>
          <w:i/>
          <w:iCs/>
        </w:rPr>
        <w:t>ACM Transactions on Computer-Human Interaction</w:t>
      </w:r>
      <w:r w:rsidRPr="00944E13">
        <w:t xml:space="preserve">, </w:t>
      </w:r>
      <w:r w:rsidRPr="00944E13">
        <w:rPr>
          <w:i/>
          <w:iCs/>
        </w:rPr>
        <w:t>29</w:t>
      </w:r>
      <w:r w:rsidRPr="00944E13">
        <w:t>(4), 1–56. https://doi.org/10.1145/3502222</w:t>
      </w:r>
    </w:p>
    <w:p w14:paraId="0E885269" w14:textId="77777777" w:rsidR="00944E13" w:rsidRPr="00944E13" w:rsidRDefault="00944E13" w:rsidP="00944E13">
      <w:pPr>
        <w:pStyle w:val="Bibliography"/>
        <w:ind w:left="360" w:hanging="360"/>
      </w:pPr>
      <w:r w:rsidRPr="00944E13">
        <w:lastRenderedPageBreak/>
        <w:t xml:space="preserve">Warriner, A. B., Kuperman, V., &amp; Brysbaert, M. (2013). Norms of valence, arousal, and dominance for 13,915 English lemmas. </w:t>
      </w:r>
      <w:r w:rsidRPr="00944E13">
        <w:rPr>
          <w:i/>
          <w:iCs/>
        </w:rPr>
        <w:t>Behavior Research Methods</w:t>
      </w:r>
      <w:r w:rsidRPr="00944E13">
        <w:t xml:space="preserve">, </w:t>
      </w:r>
      <w:r w:rsidRPr="00944E13">
        <w:rPr>
          <w:i/>
          <w:iCs/>
        </w:rPr>
        <w:t>45</w:t>
      </w:r>
      <w:r w:rsidRPr="00944E13">
        <w:t>(4), 1191–1207. https://doi.org/10.3758/s13428-012-0314-x</w:t>
      </w:r>
    </w:p>
    <w:p w14:paraId="1ECE478F" w14:textId="77777777" w:rsidR="00944E13" w:rsidRPr="00944E13" w:rsidRDefault="00944E13" w:rsidP="00944E13">
      <w:pPr>
        <w:pStyle w:val="Bibliography"/>
        <w:ind w:left="360" w:hanging="360"/>
      </w:pPr>
      <w:r w:rsidRPr="00944E13">
        <w:t xml:space="preserve">Wickham, H. (2016). </w:t>
      </w:r>
      <w:r w:rsidRPr="00944E13">
        <w:rPr>
          <w:i/>
          <w:iCs/>
        </w:rPr>
        <w:t>ggplot2: Elegant Graphics for Data Analysis</w:t>
      </w:r>
      <w:r w:rsidRPr="00944E13">
        <w:t xml:space="preserve"> (2nd ed. 2016). Springer International Publishing : Imprint: Springer. https://doi.org/10.1007/978-3-319-24277-4</w:t>
      </w:r>
    </w:p>
    <w:p w14:paraId="6A9C0260" w14:textId="77777777" w:rsidR="00944E13" w:rsidRPr="00944E13" w:rsidRDefault="00944E13" w:rsidP="00944E13">
      <w:pPr>
        <w:pStyle w:val="Bibliography"/>
        <w:ind w:left="360" w:hanging="360"/>
      </w:pPr>
      <w:r w:rsidRPr="00944E13">
        <w:t xml:space="preserve">Yap, M. J., Pexman, P. M., Wellsby, M., Hargreaves, I. S., &amp; Huff, M. J. (2012). An Abundance of Riches: Cross-Task Comparisons of Semantic Richness Effects in Visual Word Recognition. </w:t>
      </w:r>
      <w:r w:rsidRPr="00944E13">
        <w:rPr>
          <w:i/>
          <w:iCs/>
        </w:rPr>
        <w:t>Frontiers in Human Neuroscience</w:t>
      </w:r>
      <w:r w:rsidRPr="00944E13">
        <w:t xml:space="preserve">, </w:t>
      </w:r>
      <w:r w:rsidRPr="00944E13">
        <w:rPr>
          <w:i/>
          <w:iCs/>
        </w:rPr>
        <w:t>6</w:t>
      </w:r>
      <w:r w:rsidRPr="00944E13">
        <w:t>. https://doi.org/10.3389/fnhum.2012.00072</w:t>
      </w:r>
    </w:p>
    <w:p w14:paraId="7E141D60" w14:textId="77777777" w:rsidR="00944E13" w:rsidRPr="00944E13" w:rsidRDefault="00944E13" w:rsidP="00944E13">
      <w:pPr>
        <w:pStyle w:val="Bibliography"/>
        <w:ind w:left="360" w:hanging="360"/>
      </w:pPr>
      <w:r w:rsidRPr="00944E13">
        <w:t xml:space="preserve">Yap, M., &amp; Seow, C. (2014). The influence of emotion on lexical processing: Insights from RT distributional analysis. </w:t>
      </w:r>
      <w:r w:rsidRPr="00944E13">
        <w:rPr>
          <w:i/>
          <w:iCs/>
        </w:rPr>
        <w:t>Psychonomic Bulletin &amp; Review</w:t>
      </w:r>
      <w:r w:rsidRPr="00944E13">
        <w:t xml:space="preserve">, </w:t>
      </w:r>
      <w:r w:rsidRPr="00944E13">
        <w:rPr>
          <w:i/>
          <w:iCs/>
        </w:rPr>
        <w:t>21</w:t>
      </w:r>
      <w:r w:rsidRPr="00944E13">
        <w:t>, 526–533. https://doi.org/10.3758/s13423-013-0525-x</w:t>
      </w:r>
    </w:p>
    <w:p w14:paraId="08092452" w14:textId="4D767580" w:rsidR="00DF407C" w:rsidRPr="009C7067" w:rsidRDefault="007A1B0A" w:rsidP="00944E13">
      <w:pPr>
        <w:spacing w:line="480" w:lineRule="auto"/>
        <w:ind w:left="360" w:hanging="360"/>
      </w:pPr>
      <w:r w:rsidRPr="009C7067">
        <w:fldChar w:fldCharType="end"/>
      </w:r>
      <w:bookmarkStart w:id="8" w:name="_t3ctnhwnqo48" w:colFirst="0" w:colLast="0"/>
      <w:bookmarkEnd w:id="8"/>
    </w:p>
    <w:sectPr w:rsidR="00DF407C" w:rsidRPr="009C7067" w:rsidSect="00ED13DC">
      <w:headerReference w:type="default" r:id="rId12"/>
      <w:headerReference w:type="first" r:id="rId13"/>
      <w:footerReference w:type="first" r:id="rId14"/>
      <w:pgSz w:w="12240" w:h="15840"/>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B3A0C" w14:textId="77777777" w:rsidR="00021DE1" w:rsidRDefault="00021DE1" w:rsidP="002C164A">
      <w:pPr>
        <w:spacing w:line="240" w:lineRule="auto"/>
      </w:pPr>
      <w:r>
        <w:separator/>
      </w:r>
    </w:p>
  </w:endnote>
  <w:endnote w:type="continuationSeparator" w:id="0">
    <w:p w14:paraId="31498A61" w14:textId="77777777" w:rsidR="00021DE1" w:rsidRDefault="00021DE1"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4E068" w14:textId="7FF231F3" w:rsidR="00ED13DC" w:rsidRPr="00ED13DC" w:rsidRDefault="00ED13DC">
    <w:pPr>
      <w:pStyle w:val="Footer"/>
      <w:rPr>
        <w:sz w:val="18"/>
        <w:szCs w:val="18"/>
      </w:rPr>
    </w:pPr>
    <w:r w:rsidRPr="00ED13DC">
      <w:rPr>
        <w:b/>
        <w:bCs/>
        <w:color w:val="222222"/>
        <w:sz w:val="18"/>
        <w:szCs w:val="18"/>
        <w:shd w:val="clear" w:color="auto" w:fill="FFFFFF"/>
      </w:rPr>
      <w:t>© 2023, American Psychological Association. This paper is not the copy of record and may not exactly replicate the final, authoritative version of the article. Please do not copy or cite without authors' permission. The final article will be available, upon publication, via its DOI: 10.1037/emo000129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186C1" w14:textId="77777777" w:rsidR="00021DE1" w:rsidRDefault="00021DE1" w:rsidP="002C164A">
      <w:pPr>
        <w:spacing w:line="240" w:lineRule="auto"/>
      </w:pPr>
      <w:r>
        <w:separator/>
      </w:r>
    </w:p>
  </w:footnote>
  <w:footnote w:type="continuationSeparator" w:id="0">
    <w:p w14:paraId="6C493062" w14:textId="77777777" w:rsidR="00021DE1" w:rsidRDefault="00021DE1"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64F4D4CD" w:rsidR="005A4D3F" w:rsidRPr="005A4D3F" w:rsidRDefault="00ED13DC" w:rsidP="005A4D3F">
          <w:pPr>
            <w:pStyle w:val="Footer"/>
            <w:rPr>
              <w:color w:val="000000" w:themeColor="text1"/>
              <w:lang w:val="en-US"/>
            </w:rPr>
          </w:pPr>
          <w:r>
            <w:t>EMOTIONAL CONTEXT AND PREDICTABILITY</w:t>
          </w:r>
        </w:p>
      </w:tc>
      <w:tc>
        <w:tcPr>
          <w:tcW w:w="1795" w:type="dxa"/>
        </w:tcPr>
        <w:p w14:paraId="5E940494" w14:textId="6739AF47" w:rsidR="005A4D3F" w:rsidRPr="005A4D3F" w:rsidRDefault="005A4D3F" w:rsidP="005A4D3F">
          <w:pPr>
            <w:pStyle w:val="Footer"/>
            <w:jc w:val="right"/>
            <w:rPr>
              <w:color w:val="000000" w:themeColor="text1"/>
              <w:lang w:val="en-US"/>
            </w:rPr>
          </w:pP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666D2C"/>
    <w:multiLevelType w:val="hybridMultilevel"/>
    <w:tmpl w:val="98E283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BA79C4"/>
    <w:multiLevelType w:val="hybridMultilevel"/>
    <w:tmpl w:val="BBF40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744623">
    <w:abstractNumId w:val="0"/>
  </w:num>
  <w:num w:numId="2" w16cid:durableId="1515656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05E01"/>
    <w:rsid w:val="000061D4"/>
    <w:rsid w:val="000076A0"/>
    <w:rsid w:val="00013592"/>
    <w:rsid w:val="00015272"/>
    <w:rsid w:val="00016BBE"/>
    <w:rsid w:val="000219E0"/>
    <w:rsid w:val="00021DE1"/>
    <w:rsid w:val="00027F18"/>
    <w:rsid w:val="000304E7"/>
    <w:rsid w:val="00037263"/>
    <w:rsid w:val="00042BDC"/>
    <w:rsid w:val="00051287"/>
    <w:rsid w:val="0005413C"/>
    <w:rsid w:val="00063F62"/>
    <w:rsid w:val="000649F1"/>
    <w:rsid w:val="0006640D"/>
    <w:rsid w:val="000664C8"/>
    <w:rsid w:val="00066C3A"/>
    <w:rsid w:val="00077BFF"/>
    <w:rsid w:val="00081027"/>
    <w:rsid w:val="00085807"/>
    <w:rsid w:val="000858AD"/>
    <w:rsid w:val="000911E0"/>
    <w:rsid w:val="00091898"/>
    <w:rsid w:val="00092145"/>
    <w:rsid w:val="0009241B"/>
    <w:rsid w:val="00092780"/>
    <w:rsid w:val="000942F7"/>
    <w:rsid w:val="0009442F"/>
    <w:rsid w:val="0009633E"/>
    <w:rsid w:val="000975C8"/>
    <w:rsid w:val="00097791"/>
    <w:rsid w:val="000A3C99"/>
    <w:rsid w:val="000A4760"/>
    <w:rsid w:val="000A7D93"/>
    <w:rsid w:val="000B4231"/>
    <w:rsid w:val="000B681A"/>
    <w:rsid w:val="000C3967"/>
    <w:rsid w:val="000C475F"/>
    <w:rsid w:val="000C604A"/>
    <w:rsid w:val="000C6CBB"/>
    <w:rsid w:val="000D34B5"/>
    <w:rsid w:val="000D7086"/>
    <w:rsid w:val="000D7117"/>
    <w:rsid w:val="000E33E9"/>
    <w:rsid w:val="000E348D"/>
    <w:rsid w:val="000E4F16"/>
    <w:rsid w:val="000E6012"/>
    <w:rsid w:val="000E6350"/>
    <w:rsid w:val="000F13B6"/>
    <w:rsid w:val="0010099F"/>
    <w:rsid w:val="00106373"/>
    <w:rsid w:val="00110236"/>
    <w:rsid w:val="001122EF"/>
    <w:rsid w:val="00113F6E"/>
    <w:rsid w:val="00120C06"/>
    <w:rsid w:val="00122351"/>
    <w:rsid w:val="001228F0"/>
    <w:rsid w:val="00122A06"/>
    <w:rsid w:val="00122A9C"/>
    <w:rsid w:val="00123E98"/>
    <w:rsid w:val="00126030"/>
    <w:rsid w:val="0012798B"/>
    <w:rsid w:val="001322EB"/>
    <w:rsid w:val="00135C5D"/>
    <w:rsid w:val="00136AA7"/>
    <w:rsid w:val="0014027A"/>
    <w:rsid w:val="001536C3"/>
    <w:rsid w:val="00153F5E"/>
    <w:rsid w:val="001557B0"/>
    <w:rsid w:val="00160732"/>
    <w:rsid w:val="00161328"/>
    <w:rsid w:val="00162304"/>
    <w:rsid w:val="00163BF9"/>
    <w:rsid w:val="00183C5E"/>
    <w:rsid w:val="001860AB"/>
    <w:rsid w:val="001865F9"/>
    <w:rsid w:val="0019022A"/>
    <w:rsid w:val="00190E96"/>
    <w:rsid w:val="00192D51"/>
    <w:rsid w:val="00194754"/>
    <w:rsid w:val="001963D2"/>
    <w:rsid w:val="00197AD9"/>
    <w:rsid w:val="00197F90"/>
    <w:rsid w:val="001A33A7"/>
    <w:rsid w:val="001A3C0D"/>
    <w:rsid w:val="001A6F1B"/>
    <w:rsid w:val="001B1BD7"/>
    <w:rsid w:val="001B33A4"/>
    <w:rsid w:val="001B4D77"/>
    <w:rsid w:val="001B7ADD"/>
    <w:rsid w:val="001C1CA3"/>
    <w:rsid w:val="001C4D40"/>
    <w:rsid w:val="001C75DC"/>
    <w:rsid w:val="001D0D25"/>
    <w:rsid w:val="001D6040"/>
    <w:rsid w:val="001D7D2E"/>
    <w:rsid w:val="001E1C84"/>
    <w:rsid w:val="001E2EEA"/>
    <w:rsid w:val="001E3DA8"/>
    <w:rsid w:val="001E40C0"/>
    <w:rsid w:val="001E519C"/>
    <w:rsid w:val="001E7E28"/>
    <w:rsid w:val="001F105D"/>
    <w:rsid w:val="001F53AA"/>
    <w:rsid w:val="001F7D2F"/>
    <w:rsid w:val="002127B8"/>
    <w:rsid w:val="00216192"/>
    <w:rsid w:val="00223F7D"/>
    <w:rsid w:val="00230241"/>
    <w:rsid w:val="00230A64"/>
    <w:rsid w:val="00231EE3"/>
    <w:rsid w:val="002342FC"/>
    <w:rsid w:val="00234E8F"/>
    <w:rsid w:val="00235C20"/>
    <w:rsid w:val="00244F63"/>
    <w:rsid w:val="00245FCC"/>
    <w:rsid w:val="00245FFB"/>
    <w:rsid w:val="00255B16"/>
    <w:rsid w:val="00280573"/>
    <w:rsid w:val="00282553"/>
    <w:rsid w:val="00282E25"/>
    <w:rsid w:val="00292363"/>
    <w:rsid w:val="0029264D"/>
    <w:rsid w:val="00293572"/>
    <w:rsid w:val="002964F4"/>
    <w:rsid w:val="00297374"/>
    <w:rsid w:val="002A3D6A"/>
    <w:rsid w:val="002A758A"/>
    <w:rsid w:val="002B19B4"/>
    <w:rsid w:val="002B25A8"/>
    <w:rsid w:val="002C0BE6"/>
    <w:rsid w:val="002C164A"/>
    <w:rsid w:val="002C4A40"/>
    <w:rsid w:val="002D0110"/>
    <w:rsid w:val="002D4E7F"/>
    <w:rsid w:val="002D50A9"/>
    <w:rsid w:val="002D5322"/>
    <w:rsid w:val="002D78B6"/>
    <w:rsid w:val="002E2A20"/>
    <w:rsid w:val="002E60B6"/>
    <w:rsid w:val="002E74ED"/>
    <w:rsid w:val="002F2069"/>
    <w:rsid w:val="002F2405"/>
    <w:rsid w:val="002F255D"/>
    <w:rsid w:val="003064A8"/>
    <w:rsid w:val="0031198B"/>
    <w:rsid w:val="003126F7"/>
    <w:rsid w:val="00320ADC"/>
    <w:rsid w:val="00325DFE"/>
    <w:rsid w:val="00326163"/>
    <w:rsid w:val="003312D2"/>
    <w:rsid w:val="00332300"/>
    <w:rsid w:val="003372EB"/>
    <w:rsid w:val="003412B1"/>
    <w:rsid w:val="00342178"/>
    <w:rsid w:val="00346842"/>
    <w:rsid w:val="00346C9D"/>
    <w:rsid w:val="00346D2B"/>
    <w:rsid w:val="0035217D"/>
    <w:rsid w:val="00353FB4"/>
    <w:rsid w:val="00355A4F"/>
    <w:rsid w:val="00356BCC"/>
    <w:rsid w:val="003574C8"/>
    <w:rsid w:val="00361414"/>
    <w:rsid w:val="00362037"/>
    <w:rsid w:val="00363A95"/>
    <w:rsid w:val="003646B6"/>
    <w:rsid w:val="00365F2C"/>
    <w:rsid w:val="00366172"/>
    <w:rsid w:val="00370636"/>
    <w:rsid w:val="00380152"/>
    <w:rsid w:val="0038240F"/>
    <w:rsid w:val="00386BE0"/>
    <w:rsid w:val="00391B40"/>
    <w:rsid w:val="00393285"/>
    <w:rsid w:val="003940E0"/>
    <w:rsid w:val="00394650"/>
    <w:rsid w:val="00394B6C"/>
    <w:rsid w:val="00395F5E"/>
    <w:rsid w:val="003A20D1"/>
    <w:rsid w:val="003B508A"/>
    <w:rsid w:val="003B72D9"/>
    <w:rsid w:val="003C0E19"/>
    <w:rsid w:val="003C523C"/>
    <w:rsid w:val="003D0885"/>
    <w:rsid w:val="003D51A1"/>
    <w:rsid w:val="003D684D"/>
    <w:rsid w:val="003F186B"/>
    <w:rsid w:val="003F4149"/>
    <w:rsid w:val="003F46AC"/>
    <w:rsid w:val="003F5140"/>
    <w:rsid w:val="00401849"/>
    <w:rsid w:val="00401B12"/>
    <w:rsid w:val="00403084"/>
    <w:rsid w:val="00404428"/>
    <w:rsid w:val="004069F0"/>
    <w:rsid w:val="00410C4C"/>
    <w:rsid w:val="00415BEC"/>
    <w:rsid w:val="00420765"/>
    <w:rsid w:val="00420D3A"/>
    <w:rsid w:val="00420E8D"/>
    <w:rsid w:val="00421891"/>
    <w:rsid w:val="00423709"/>
    <w:rsid w:val="00423ACA"/>
    <w:rsid w:val="0043393C"/>
    <w:rsid w:val="00442BE9"/>
    <w:rsid w:val="00444658"/>
    <w:rsid w:val="00457752"/>
    <w:rsid w:val="0046031C"/>
    <w:rsid w:val="00467EA4"/>
    <w:rsid w:val="00477A26"/>
    <w:rsid w:val="00481486"/>
    <w:rsid w:val="00482CCF"/>
    <w:rsid w:val="0048436E"/>
    <w:rsid w:val="004861F1"/>
    <w:rsid w:val="00490D04"/>
    <w:rsid w:val="004924FB"/>
    <w:rsid w:val="00493559"/>
    <w:rsid w:val="004B11AA"/>
    <w:rsid w:val="004B28A0"/>
    <w:rsid w:val="004B3E59"/>
    <w:rsid w:val="004B549D"/>
    <w:rsid w:val="004C0311"/>
    <w:rsid w:val="004C1B9D"/>
    <w:rsid w:val="004C31F3"/>
    <w:rsid w:val="004C4C78"/>
    <w:rsid w:val="004C4F2A"/>
    <w:rsid w:val="004C7121"/>
    <w:rsid w:val="004C72B4"/>
    <w:rsid w:val="004D3EC2"/>
    <w:rsid w:val="004D7505"/>
    <w:rsid w:val="004E4BCC"/>
    <w:rsid w:val="004F5A97"/>
    <w:rsid w:val="004F6664"/>
    <w:rsid w:val="00500CAE"/>
    <w:rsid w:val="005012AF"/>
    <w:rsid w:val="005035A4"/>
    <w:rsid w:val="00511E69"/>
    <w:rsid w:val="00524383"/>
    <w:rsid w:val="0052517C"/>
    <w:rsid w:val="005275C5"/>
    <w:rsid w:val="00536AF1"/>
    <w:rsid w:val="00540178"/>
    <w:rsid w:val="00543001"/>
    <w:rsid w:val="0054377F"/>
    <w:rsid w:val="005460B4"/>
    <w:rsid w:val="00547309"/>
    <w:rsid w:val="00547441"/>
    <w:rsid w:val="00547915"/>
    <w:rsid w:val="00547990"/>
    <w:rsid w:val="005557F0"/>
    <w:rsid w:val="0055671B"/>
    <w:rsid w:val="005604DA"/>
    <w:rsid w:val="00560E79"/>
    <w:rsid w:val="00562271"/>
    <w:rsid w:val="00562521"/>
    <w:rsid w:val="00562541"/>
    <w:rsid w:val="00566716"/>
    <w:rsid w:val="00566D58"/>
    <w:rsid w:val="00567BED"/>
    <w:rsid w:val="00572DF6"/>
    <w:rsid w:val="00573508"/>
    <w:rsid w:val="00574338"/>
    <w:rsid w:val="00582887"/>
    <w:rsid w:val="005837AB"/>
    <w:rsid w:val="005845A0"/>
    <w:rsid w:val="005873C1"/>
    <w:rsid w:val="00591A16"/>
    <w:rsid w:val="00593131"/>
    <w:rsid w:val="005A16BE"/>
    <w:rsid w:val="005A4D3F"/>
    <w:rsid w:val="005A50C0"/>
    <w:rsid w:val="005A6CAC"/>
    <w:rsid w:val="005C6570"/>
    <w:rsid w:val="005C7350"/>
    <w:rsid w:val="005E0254"/>
    <w:rsid w:val="005E149B"/>
    <w:rsid w:val="005E208A"/>
    <w:rsid w:val="005E286B"/>
    <w:rsid w:val="005E2A5B"/>
    <w:rsid w:val="005E7320"/>
    <w:rsid w:val="005F6695"/>
    <w:rsid w:val="005F694E"/>
    <w:rsid w:val="0060218A"/>
    <w:rsid w:val="0060778C"/>
    <w:rsid w:val="00607A90"/>
    <w:rsid w:val="00610202"/>
    <w:rsid w:val="006135EE"/>
    <w:rsid w:val="00616405"/>
    <w:rsid w:val="006206B4"/>
    <w:rsid w:val="006222F0"/>
    <w:rsid w:val="0062603A"/>
    <w:rsid w:val="00626A4A"/>
    <w:rsid w:val="00630B42"/>
    <w:rsid w:val="006372ED"/>
    <w:rsid w:val="00642C36"/>
    <w:rsid w:val="00644246"/>
    <w:rsid w:val="00647E0A"/>
    <w:rsid w:val="00654DC0"/>
    <w:rsid w:val="00655158"/>
    <w:rsid w:val="00666113"/>
    <w:rsid w:val="00680B1F"/>
    <w:rsid w:val="00684E5B"/>
    <w:rsid w:val="00685308"/>
    <w:rsid w:val="0069241C"/>
    <w:rsid w:val="00692514"/>
    <w:rsid w:val="006971FD"/>
    <w:rsid w:val="00697794"/>
    <w:rsid w:val="006A39B9"/>
    <w:rsid w:val="006A5FE9"/>
    <w:rsid w:val="006B389B"/>
    <w:rsid w:val="006B4C66"/>
    <w:rsid w:val="006C072A"/>
    <w:rsid w:val="006D079F"/>
    <w:rsid w:val="006D33EE"/>
    <w:rsid w:val="006D3865"/>
    <w:rsid w:val="006D3CCE"/>
    <w:rsid w:val="006D506D"/>
    <w:rsid w:val="006D6578"/>
    <w:rsid w:val="006D6FBA"/>
    <w:rsid w:val="006D7A30"/>
    <w:rsid w:val="006F2115"/>
    <w:rsid w:val="006F3011"/>
    <w:rsid w:val="006F333F"/>
    <w:rsid w:val="00700351"/>
    <w:rsid w:val="00712A6C"/>
    <w:rsid w:val="00721D1B"/>
    <w:rsid w:val="00724D0D"/>
    <w:rsid w:val="00732AE2"/>
    <w:rsid w:val="007330A4"/>
    <w:rsid w:val="00734F53"/>
    <w:rsid w:val="00735AF1"/>
    <w:rsid w:val="0073607F"/>
    <w:rsid w:val="00742F81"/>
    <w:rsid w:val="007477DF"/>
    <w:rsid w:val="007479D3"/>
    <w:rsid w:val="007523F6"/>
    <w:rsid w:val="00753729"/>
    <w:rsid w:val="007570A3"/>
    <w:rsid w:val="00763C8B"/>
    <w:rsid w:val="00764D81"/>
    <w:rsid w:val="0076660A"/>
    <w:rsid w:val="0076732C"/>
    <w:rsid w:val="00781F02"/>
    <w:rsid w:val="0078206E"/>
    <w:rsid w:val="00784D99"/>
    <w:rsid w:val="00793907"/>
    <w:rsid w:val="007A1B0A"/>
    <w:rsid w:val="007A251F"/>
    <w:rsid w:val="007A7901"/>
    <w:rsid w:val="007B099B"/>
    <w:rsid w:val="007B3A45"/>
    <w:rsid w:val="007B62DF"/>
    <w:rsid w:val="007B7BEE"/>
    <w:rsid w:val="007C2EBF"/>
    <w:rsid w:val="007C3FCC"/>
    <w:rsid w:val="007C49AB"/>
    <w:rsid w:val="007C7685"/>
    <w:rsid w:val="007D2DE2"/>
    <w:rsid w:val="007D4C58"/>
    <w:rsid w:val="007E1EC8"/>
    <w:rsid w:val="007E2218"/>
    <w:rsid w:val="007F2A71"/>
    <w:rsid w:val="007F3BC9"/>
    <w:rsid w:val="007F5C29"/>
    <w:rsid w:val="00801923"/>
    <w:rsid w:val="008043A7"/>
    <w:rsid w:val="00804D0A"/>
    <w:rsid w:val="0080559F"/>
    <w:rsid w:val="008121CF"/>
    <w:rsid w:val="008139CD"/>
    <w:rsid w:val="008156E0"/>
    <w:rsid w:val="00827736"/>
    <w:rsid w:val="008356D3"/>
    <w:rsid w:val="00835B4F"/>
    <w:rsid w:val="00836034"/>
    <w:rsid w:val="0084185E"/>
    <w:rsid w:val="008434C1"/>
    <w:rsid w:val="00845F1E"/>
    <w:rsid w:val="00847950"/>
    <w:rsid w:val="008504F6"/>
    <w:rsid w:val="008547F5"/>
    <w:rsid w:val="00857851"/>
    <w:rsid w:val="008626FC"/>
    <w:rsid w:val="008656C4"/>
    <w:rsid w:val="00867622"/>
    <w:rsid w:val="00870E2F"/>
    <w:rsid w:val="00871B22"/>
    <w:rsid w:val="0087340F"/>
    <w:rsid w:val="008766FA"/>
    <w:rsid w:val="00876AF5"/>
    <w:rsid w:val="008835CF"/>
    <w:rsid w:val="00892E23"/>
    <w:rsid w:val="008A2116"/>
    <w:rsid w:val="008A6AA9"/>
    <w:rsid w:val="008A7A12"/>
    <w:rsid w:val="008B3AB1"/>
    <w:rsid w:val="008B7426"/>
    <w:rsid w:val="008C0AAF"/>
    <w:rsid w:val="008C49C4"/>
    <w:rsid w:val="008C5D90"/>
    <w:rsid w:val="008C77D5"/>
    <w:rsid w:val="008D01C3"/>
    <w:rsid w:val="008D0D84"/>
    <w:rsid w:val="008D1BA9"/>
    <w:rsid w:val="008D4E27"/>
    <w:rsid w:val="008D7424"/>
    <w:rsid w:val="008D7E5B"/>
    <w:rsid w:val="008D7F56"/>
    <w:rsid w:val="008E4684"/>
    <w:rsid w:val="008E7AEE"/>
    <w:rsid w:val="00904D0B"/>
    <w:rsid w:val="009050F4"/>
    <w:rsid w:val="0090532B"/>
    <w:rsid w:val="009117C7"/>
    <w:rsid w:val="0091286B"/>
    <w:rsid w:val="00915973"/>
    <w:rsid w:val="00917480"/>
    <w:rsid w:val="00920070"/>
    <w:rsid w:val="00920B50"/>
    <w:rsid w:val="00922D3F"/>
    <w:rsid w:val="00933C84"/>
    <w:rsid w:val="00936985"/>
    <w:rsid w:val="00942251"/>
    <w:rsid w:val="009432A8"/>
    <w:rsid w:val="00944E13"/>
    <w:rsid w:val="009610E5"/>
    <w:rsid w:val="00973AEE"/>
    <w:rsid w:val="00974E6A"/>
    <w:rsid w:val="00980CF9"/>
    <w:rsid w:val="00981FCB"/>
    <w:rsid w:val="00983767"/>
    <w:rsid w:val="009853E4"/>
    <w:rsid w:val="00986459"/>
    <w:rsid w:val="00995CBB"/>
    <w:rsid w:val="00995DC1"/>
    <w:rsid w:val="0099676A"/>
    <w:rsid w:val="00996ECF"/>
    <w:rsid w:val="009A0FC6"/>
    <w:rsid w:val="009B4324"/>
    <w:rsid w:val="009B4614"/>
    <w:rsid w:val="009B66EF"/>
    <w:rsid w:val="009C05D6"/>
    <w:rsid w:val="009C2A8F"/>
    <w:rsid w:val="009C6718"/>
    <w:rsid w:val="009C7067"/>
    <w:rsid w:val="009D26FE"/>
    <w:rsid w:val="009D5487"/>
    <w:rsid w:val="009D6FED"/>
    <w:rsid w:val="009E32AC"/>
    <w:rsid w:val="009E7C66"/>
    <w:rsid w:val="009F006C"/>
    <w:rsid w:val="009F5B10"/>
    <w:rsid w:val="009F7653"/>
    <w:rsid w:val="00A018C2"/>
    <w:rsid w:val="00A05EF9"/>
    <w:rsid w:val="00A06A0E"/>
    <w:rsid w:val="00A0793A"/>
    <w:rsid w:val="00A10AD4"/>
    <w:rsid w:val="00A12DEB"/>
    <w:rsid w:val="00A13AA7"/>
    <w:rsid w:val="00A16E68"/>
    <w:rsid w:val="00A239A6"/>
    <w:rsid w:val="00A269DF"/>
    <w:rsid w:val="00A31F7F"/>
    <w:rsid w:val="00A40F85"/>
    <w:rsid w:val="00A411F0"/>
    <w:rsid w:val="00A45725"/>
    <w:rsid w:val="00A50E65"/>
    <w:rsid w:val="00A6036A"/>
    <w:rsid w:val="00A6241B"/>
    <w:rsid w:val="00A62BA9"/>
    <w:rsid w:val="00A649C1"/>
    <w:rsid w:val="00A719D1"/>
    <w:rsid w:val="00A7235B"/>
    <w:rsid w:val="00A768A0"/>
    <w:rsid w:val="00A81E5B"/>
    <w:rsid w:val="00A94C3D"/>
    <w:rsid w:val="00A94E56"/>
    <w:rsid w:val="00AA6BC9"/>
    <w:rsid w:val="00AB3CDC"/>
    <w:rsid w:val="00AB3E9F"/>
    <w:rsid w:val="00AC059B"/>
    <w:rsid w:val="00AC4126"/>
    <w:rsid w:val="00AC7C39"/>
    <w:rsid w:val="00AD0061"/>
    <w:rsid w:val="00AD049A"/>
    <w:rsid w:val="00AD2B1D"/>
    <w:rsid w:val="00AD3234"/>
    <w:rsid w:val="00AD5AA6"/>
    <w:rsid w:val="00AD780E"/>
    <w:rsid w:val="00AD78D9"/>
    <w:rsid w:val="00AE244E"/>
    <w:rsid w:val="00B07688"/>
    <w:rsid w:val="00B13D81"/>
    <w:rsid w:val="00B22498"/>
    <w:rsid w:val="00B22D7B"/>
    <w:rsid w:val="00B23923"/>
    <w:rsid w:val="00B40081"/>
    <w:rsid w:val="00B44337"/>
    <w:rsid w:val="00B51F21"/>
    <w:rsid w:val="00B5244A"/>
    <w:rsid w:val="00B5676A"/>
    <w:rsid w:val="00B70AB2"/>
    <w:rsid w:val="00B70FE1"/>
    <w:rsid w:val="00B717BB"/>
    <w:rsid w:val="00B72C96"/>
    <w:rsid w:val="00B80134"/>
    <w:rsid w:val="00B82581"/>
    <w:rsid w:val="00B82CBF"/>
    <w:rsid w:val="00B833E7"/>
    <w:rsid w:val="00BA53C8"/>
    <w:rsid w:val="00BC376B"/>
    <w:rsid w:val="00BC525F"/>
    <w:rsid w:val="00BD161E"/>
    <w:rsid w:val="00BD1FFF"/>
    <w:rsid w:val="00BD2AD3"/>
    <w:rsid w:val="00BE0850"/>
    <w:rsid w:val="00BE65D9"/>
    <w:rsid w:val="00BE73AD"/>
    <w:rsid w:val="00BF0034"/>
    <w:rsid w:val="00BF27B0"/>
    <w:rsid w:val="00BF353F"/>
    <w:rsid w:val="00BF3DA5"/>
    <w:rsid w:val="00C05123"/>
    <w:rsid w:val="00C11956"/>
    <w:rsid w:val="00C12E78"/>
    <w:rsid w:val="00C14A50"/>
    <w:rsid w:val="00C14C76"/>
    <w:rsid w:val="00C20DFA"/>
    <w:rsid w:val="00C22ABB"/>
    <w:rsid w:val="00C26D50"/>
    <w:rsid w:val="00C27D9D"/>
    <w:rsid w:val="00C309B8"/>
    <w:rsid w:val="00C35F27"/>
    <w:rsid w:val="00C35F39"/>
    <w:rsid w:val="00C45890"/>
    <w:rsid w:val="00C46F5A"/>
    <w:rsid w:val="00C472B8"/>
    <w:rsid w:val="00C61EC5"/>
    <w:rsid w:val="00C64DA5"/>
    <w:rsid w:val="00C72F2D"/>
    <w:rsid w:val="00C7563F"/>
    <w:rsid w:val="00C82ECB"/>
    <w:rsid w:val="00C870AC"/>
    <w:rsid w:val="00C90570"/>
    <w:rsid w:val="00C925E6"/>
    <w:rsid w:val="00C93D93"/>
    <w:rsid w:val="00C958E7"/>
    <w:rsid w:val="00C96A30"/>
    <w:rsid w:val="00C96F39"/>
    <w:rsid w:val="00CB3AD5"/>
    <w:rsid w:val="00CB5605"/>
    <w:rsid w:val="00CB58E9"/>
    <w:rsid w:val="00CB59A4"/>
    <w:rsid w:val="00CB5B8E"/>
    <w:rsid w:val="00CB5EDA"/>
    <w:rsid w:val="00CB7A80"/>
    <w:rsid w:val="00CC1D56"/>
    <w:rsid w:val="00CC62A7"/>
    <w:rsid w:val="00CC6D11"/>
    <w:rsid w:val="00CC6E4D"/>
    <w:rsid w:val="00CC7D3D"/>
    <w:rsid w:val="00CF073F"/>
    <w:rsid w:val="00CF7A52"/>
    <w:rsid w:val="00D000BA"/>
    <w:rsid w:val="00D00BC9"/>
    <w:rsid w:val="00D037FB"/>
    <w:rsid w:val="00D1035B"/>
    <w:rsid w:val="00D10F40"/>
    <w:rsid w:val="00D128BD"/>
    <w:rsid w:val="00D140FB"/>
    <w:rsid w:val="00D164DB"/>
    <w:rsid w:val="00D20FE0"/>
    <w:rsid w:val="00D234F9"/>
    <w:rsid w:val="00D26C75"/>
    <w:rsid w:val="00D338E4"/>
    <w:rsid w:val="00D36A32"/>
    <w:rsid w:val="00D42B1C"/>
    <w:rsid w:val="00D432E2"/>
    <w:rsid w:val="00D435F2"/>
    <w:rsid w:val="00D44E05"/>
    <w:rsid w:val="00D45E13"/>
    <w:rsid w:val="00D46D28"/>
    <w:rsid w:val="00D476A3"/>
    <w:rsid w:val="00D52AA4"/>
    <w:rsid w:val="00D5306B"/>
    <w:rsid w:val="00D54CB4"/>
    <w:rsid w:val="00D551EE"/>
    <w:rsid w:val="00D560BA"/>
    <w:rsid w:val="00D56806"/>
    <w:rsid w:val="00D60C06"/>
    <w:rsid w:val="00D65DFF"/>
    <w:rsid w:val="00D660F2"/>
    <w:rsid w:val="00D666E4"/>
    <w:rsid w:val="00D7133C"/>
    <w:rsid w:val="00D720D0"/>
    <w:rsid w:val="00D8289A"/>
    <w:rsid w:val="00D82BE2"/>
    <w:rsid w:val="00D84493"/>
    <w:rsid w:val="00D91357"/>
    <w:rsid w:val="00D91D12"/>
    <w:rsid w:val="00D920E2"/>
    <w:rsid w:val="00D9397E"/>
    <w:rsid w:val="00DA590F"/>
    <w:rsid w:val="00DB1614"/>
    <w:rsid w:val="00DB2CF3"/>
    <w:rsid w:val="00DB6D57"/>
    <w:rsid w:val="00DC0827"/>
    <w:rsid w:val="00DC176E"/>
    <w:rsid w:val="00DD60C8"/>
    <w:rsid w:val="00DE142C"/>
    <w:rsid w:val="00DE2466"/>
    <w:rsid w:val="00DE3AB3"/>
    <w:rsid w:val="00DE6625"/>
    <w:rsid w:val="00DF11A2"/>
    <w:rsid w:val="00DF407C"/>
    <w:rsid w:val="00DF4C43"/>
    <w:rsid w:val="00DF599E"/>
    <w:rsid w:val="00E020B4"/>
    <w:rsid w:val="00E0221B"/>
    <w:rsid w:val="00E06DAE"/>
    <w:rsid w:val="00E06EED"/>
    <w:rsid w:val="00E06F4D"/>
    <w:rsid w:val="00E07D5E"/>
    <w:rsid w:val="00E1313A"/>
    <w:rsid w:val="00E157A7"/>
    <w:rsid w:val="00E1632A"/>
    <w:rsid w:val="00E16B7B"/>
    <w:rsid w:val="00E216B4"/>
    <w:rsid w:val="00E36946"/>
    <w:rsid w:val="00E41681"/>
    <w:rsid w:val="00E44885"/>
    <w:rsid w:val="00E448FA"/>
    <w:rsid w:val="00E45534"/>
    <w:rsid w:val="00E52B24"/>
    <w:rsid w:val="00E60547"/>
    <w:rsid w:val="00E60C4C"/>
    <w:rsid w:val="00E62302"/>
    <w:rsid w:val="00E644FA"/>
    <w:rsid w:val="00E71474"/>
    <w:rsid w:val="00E723BA"/>
    <w:rsid w:val="00E81463"/>
    <w:rsid w:val="00E828D4"/>
    <w:rsid w:val="00E85162"/>
    <w:rsid w:val="00E91863"/>
    <w:rsid w:val="00E918BB"/>
    <w:rsid w:val="00EA13A8"/>
    <w:rsid w:val="00EA18AD"/>
    <w:rsid w:val="00EA3E16"/>
    <w:rsid w:val="00EB7619"/>
    <w:rsid w:val="00EC5031"/>
    <w:rsid w:val="00ED13DC"/>
    <w:rsid w:val="00ED79BF"/>
    <w:rsid w:val="00EE1EA3"/>
    <w:rsid w:val="00EE21F0"/>
    <w:rsid w:val="00F02E1C"/>
    <w:rsid w:val="00F038ED"/>
    <w:rsid w:val="00F048B6"/>
    <w:rsid w:val="00F12486"/>
    <w:rsid w:val="00F12F60"/>
    <w:rsid w:val="00F14489"/>
    <w:rsid w:val="00F16C70"/>
    <w:rsid w:val="00F22262"/>
    <w:rsid w:val="00F22D35"/>
    <w:rsid w:val="00F32A94"/>
    <w:rsid w:val="00F32E36"/>
    <w:rsid w:val="00F370E6"/>
    <w:rsid w:val="00F40247"/>
    <w:rsid w:val="00F40DFA"/>
    <w:rsid w:val="00F42B67"/>
    <w:rsid w:val="00F435CF"/>
    <w:rsid w:val="00F45FCC"/>
    <w:rsid w:val="00F46C66"/>
    <w:rsid w:val="00F47324"/>
    <w:rsid w:val="00F5354C"/>
    <w:rsid w:val="00F56405"/>
    <w:rsid w:val="00F57A2B"/>
    <w:rsid w:val="00F57ED9"/>
    <w:rsid w:val="00F616EB"/>
    <w:rsid w:val="00F74C23"/>
    <w:rsid w:val="00F80B41"/>
    <w:rsid w:val="00F84943"/>
    <w:rsid w:val="00F84E27"/>
    <w:rsid w:val="00F87FCC"/>
    <w:rsid w:val="00F90812"/>
    <w:rsid w:val="00F92E78"/>
    <w:rsid w:val="00F9342D"/>
    <w:rsid w:val="00F96F2F"/>
    <w:rsid w:val="00FA05CA"/>
    <w:rsid w:val="00FA1223"/>
    <w:rsid w:val="00FA669E"/>
    <w:rsid w:val="00FA73D6"/>
    <w:rsid w:val="00FA7E9C"/>
    <w:rsid w:val="00FB2A9E"/>
    <w:rsid w:val="00FB4535"/>
    <w:rsid w:val="00FC2B35"/>
    <w:rsid w:val="00FC6876"/>
    <w:rsid w:val="00FD1025"/>
    <w:rsid w:val="00FE0B1A"/>
    <w:rsid w:val="00FE7368"/>
    <w:rsid w:val="00FF05D4"/>
    <w:rsid w:val="00FF0A25"/>
    <w:rsid w:val="00FF1564"/>
    <w:rsid w:val="00FF43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 w:type="paragraph" w:styleId="ListParagraph">
    <w:name w:val="List Paragraph"/>
    <w:basedOn w:val="Normal"/>
    <w:uiPriority w:val="34"/>
    <w:qFormat/>
    <w:rsid w:val="00AC7C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0912</Words>
  <Characters>290199</Characters>
  <Application>Microsoft Office Word</Application>
  <DocSecurity>0</DocSecurity>
  <Lines>2418</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09:46:00Z</cp:lastPrinted>
  <dcterms:created xsi:type="dcterms:W3CDTF">2023-06-30T00:21:00Z</dcterms:created>
  <dcterms:modified xsi:type="dcterms:W3CDTF">2023-09-15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gwyWaE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